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422529" w14:textId="39EBCC7A" w:rsidR="002F5234" w:rsidRPr="00353D38" w:rsidRDefault="00695730" w:rsidP="004D755B">
      <w:pPr>
        <w:spacing w:line="480" w:lineRule="auto"/>
        <w:rPr>
          <w:rFonts w:ascii="Times New Roman" w:hAnsi="Times New Roman" w:cs="Times New Roman"/>
          <w:b/>
        </w:rPr>
      </w:pPr>
      <w:r w:rsidRPr="00353D38">
        <w:rPr>
          <w:rFonts w:ascii="Times New Roman" w:hAnsi="Times New Roman" w:cs="Times New Roman"/>
          <w:b/>
        </w:rPr>
        <w:t>Urban spandrels: The role</w:t>
      </w:r>
      <w:r w:rsidR="004D755B">
        <w:rPr>
          <w:rFonts w:ascii="Times New Roman" w:hAnsi="Times New Roman" w:cs="Times New Roman"/>
          <w:b/>
        </w:rPr>
        <w:t>s</w:t>
      </w:r>
      <w:r w:rsidRPr="00353D38">
        <w:rPr>
          <w:rFonts w:ascii="Times New Roman" w:hAnsi="Times New Roman" w:cs="Times New Roman"/>
          <w:b/>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77777777"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Authors: James S. Santangelo</w:t>
      </w:r>
      <w:r w:rsidRPr="00353D38">
        <w:rPr>
          <w:rFonts w:ascii="Times New Roman" w:hAnsi="Times New Roman" w:cs="Times New Roman"/>
          <w:vertAlign w:val="superscript"/>
        </w:rPr>
        <w:t>1, 2*</w:t>
      </w:r>
      <w:r w:rsidRPr="00353D38">
        <w:rPr>
          <w:rFonts w:ascii="Times New Roman" w:hAnsi="Times New Roman" w:cs="Times New Roman"/>
        </w:rPr>
        <w:t>, Marc T. J. Johnson</w:t>
      </w:r>
      <w:r w:rsidRPr="00353D38">
        <w:rPr>
          <w:rFonts w:ascii="Times New Roman" w:hAnsi="Times New Roman" w:cs="Times New Roman"/>
          <w:vertAlign w:val="superscript"/>
        </w:rPr>
        <w:t>1, 2</w:t>
      </w:r>
      <w:r w:rsidRPr="00353D38">
        <w:rPr>
          <w:rFonts w:ascii="Times New Roman" w:hAnsi="Times New Roman" w:cs="Times New Roman"/>
        </w:rPr>
        <w:t xml:space="preserve"> and </w:t>
      </w:r>
      <w:commentRangeStart w:id="0"/>
      <w:r w:rsidRPr="00353D38">
        <w:rPr>
          <w:rFonts w:ascii="Times New Roman" w:hAnsi="Times New Roman" w:cs="Times New Roman"/>
        </w:rPr>
        <w:t>Rob W. 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 2</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77777777" w:rsidR="00695730" w:rsidRPr="00353D38" w:rsidRDefault="00695730" w:rsidP="004D755B">
      <w:pPr>
        <w:pStyle w:val="ListParagraph"/>
        <w:numPr>
          <w:ilvl w:val="0"/>
          <w:numId w:val="1"/>
        </w:numPr>
        <w:spacing w:line="480" w:lineRule="auto"/>
        <w:rPr>
          <w:rFonts w:ascii="Times New Roman" w:hAnsi="Times New Roman" w:cs="Times New Roman"/>
        </w:rPr>
      </w:pPr>
      <w:r w:rsidRPr="00353D38">
        <w:rPr>
          <w:rFonts w:ascii="Times New Roman" w:hAnsi="Times New Roman" w:cs="Times New Roman"/>
        </w:rPr>
        <w:t>Department of Biology, University of Toronto Mississauga, Mississauga, Ontario, Canada, L5L 1C6</w:t>
      </w:r>
    </w:p>
    <w:p w14:paraId="3E553862" w14:textId="77777777" w:rsidR="00695730" w:rsidRPr="00353D38" w:rsidRDefault="00695730" w:rsidP="004D755B">
      <w:pPr>
        <w:pStyle w:val="ListParagraph"/>
        <w:numPr>
          <w:ilvl w:val="0"/>
          <w:numId w:val="1"/>
        </w:numPr>
        <w:spacing w:line="480" w:lineRule="auto"/>
        <w:rPr>
          <w:rFonts w:ascii="Times New Roman" w:hAnsi="Times New Roman" w:cs="Times New Roman"/>
        </w:rPr>
      </w:pPr>
      <w:r w:rsidRPr="00353D38">
        <w:rPr>
          <w:rFonts w:ascii="Times New Roman" w:hAnsi="Times New Roman" w:cs="Times New Roman"/>
        </w:rPr>
        <w:t>Department of ecology and Evolutionary Biology, University of Toronto, Toronto, Ontario, Canada, M5S 3B2</w:t>
      </w:r>
    </w:p>
    <w:p w14:paraId="6660E3E9" w14:textId="77777777" w:rsidR="00695730" w:rsidRPr="00353D38" w:rsidRDefault="00695730" w:rsidP="004D755B">
      <w:pPr>
        <w:spacing w:line="480" w:lineRule="auto"/>
        <w:rPr>
          <w:rFonts w:ascii="Times New Roman" w:hAnsi="Times New Roman" w:cs="Times New Roman"/>
        </w:rPr>
      </w:pPr>
    </w:p>
    <w:p w14:paraId="2E145975" w14:textId="77777777" w:rsidR="00695730" w:rsidRDefault="00695730" w:rsidP="004D755B">
      <w:pPr>
        <w:spacing w:line="480" w:lineRule="auto"/>
        <w:rPr>
          <w:rStyle w:val="Hyperlink"/>
          <w:rFonts w:ascii="Times New Roman" w:hAnsi="Times New Roman" w:cs="Times New Roman"/>
        </w:rPr>
      </w:pPr>
      <w:r w:rsidRPr="00353D38">
        <w:rPr>
          <w:rFonts w:ascii="Times New Roman" w:hAnsi="Times New Roman" w:cs="Times New Roman"/>
        </w:rPr>
        <w:t xml:space="preserve">*Corresponding author Email: </w:t>
      </w:r>
      <w:hyperlink r:id="rId10" w:history="1">
        <w:r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r w:rsidRPr="00353D38">
        <w:rPr>
          <w:rFonts w:ascii="Times New Roman" w:hAnsi="Times New Roman" w:cs="Times New Roman"/>
          <w:b/>
        </w:rPr>
        <w:lastRenderedPageBreak/>
        <w:t>Abstract</w:t>
      </w:r>
      <w:commentRangeEnd w:id="1"/>
      <w:r w:rsidR="005F6992">
        <w:rPr>
          <w:rStyle w:val="CommentReference"/>
        </w:rPr>
        <w:commentReference w:id="1"/>
      </w:r>
    </w:p>
    <w:p w14:paraId="0B984689" w14:textId="77777777" w:rsidR="00695730" w:rsidRPr="00353D38" w:rsidRDefault="00695730">
      <w:pPr>
        <w:rPr>
          <w:rFonts w:ascii="Times New Roman" w:hAnsi="Times New Roman" w:cs="Times New Roman"/>
          <w:b/>
        </w:rPr>
      </w:pPr>
    </w:p>
    <w:p w14:paraId="0F2D1481" w14:textId="1971E461" w:rsidR="00332A41" w:rsidRPr="00F218BC" w:rsidRDefault="00332A41" w:rsidP="00332A41">
      <w:pPr>
        <w:spacing w:line="480" w:lineRule="auto"/>
        <w:rPr>
          <w:rFonts w:ascii="Times New Roman" w:eastAsia="Times New Roman" w:hAnsi="Times New Roman" w:cs="Times New Roman"/>
          <w:color w:val="000000" w:themeColor="text1"/>
          <w:lang w:val="en-US"/>
        </w:rPr>
      </w:pPr>
      <w:r w:rsidRPr="00F218BC">
        <w:rPr>
          <w:rFonts w:ascii="Times New Roman" w:eastAsia="Times New Roman" w:hAnsi="Times New Roman" w:cs="Times New Roman"/>
          <w:color w:val="000000" w:themeColor="text1"/>
        </w:rPr>
        <w:t>The presence of multiple independent clines in the same direction (i.e. parallel clines) is often considered strong evidence for the role of natural selection, as putative adaptations are unlikely to evolve repeatedly via stochastic forces. However, when traits have a non-additive genetic basis (e.g. epistasis), clines may occur more frequently in a particular direction because stochastic changes in allele frequencies at one locus may have a disproportionate effect on phenotype frequencies. In this paper, we use spatially-explicit, agent based simulations modelled according to the cyanogenesis polymorphism in white clover (</w:t>
      </w:r>
      <w:r w:rsidRPr="00F218BC">
        <w:rPr>
          <w:rFonts w:ascii="Times New Roman" w:eastAsia="Times New Roman" w:hAnsi="Times New Roman" w:cs="Times New Roman"/>
          <w:i/>
          <w:iCs/>
          <w:color w:val="000000" w:themeColor="text1"/>
        </w:rPr>
        <w:t>Trifolium repens</w:t>
      </w:r>
      <w:r w:rsidRPr="00F218BC">
        <w:rPr>
          <w:rFonts w:ascii="Times New Roman" w:eastAsia="Times New Roman" w:hAnsi="Times New Roman" w:cs="Times New Roman"/>
          <w:color w:val="000000" w:themeColor="text1"/>
        </w:rPr>
        <w:t xml:space="preserve">) to examine the formation of phenotypic clines under varying levels of drift, gene flow and selection. Cyanogenesis (HCN) results from an </w:t>
      </w:r>
      <w:r>
        <w:rPr>
          <w:rFonts w:ascii="Times New Roman" w:eastAsia="Times New Roman" w:hAnsi="Times New Roman" w:cs="Times New Roman"/>
          <w:color w:val="000000" w:themeColor="text1"/>
        </w:rPr>
        <w:t xml:space="preserve">epistatic </w:t>
      </w:r>
      <w:r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Pr="00AB7222">
        <w:rPr>
          <w:rFonts w:ascii="Times New Roman" w:eastAsia="Times New Roman" w:hAnsi="Times New Roman" w:cs="Times New Roman"/>
          <w:color w:val="000000" w:themeColor="text1"/>
        </w:rPr>
        <w:t> </w:t>
      </w:r>
      <w:r w:rsidRPr="00F218BC">
        <w:rPr>
          <w:rFonts w:ascii="Times New Roman" w:eastAsia="Times New Roman" w:hAnsi="Times New Roman" w:cs="Times New Roman"/>
          <w:color w:val="000000" w:themeColor="text1"/>
        </w:rPr>
        <w:t>We</w:t>
      </w:r>
      <w:r w:rsidRPr="00AB7222">
        <w:rPr>
          <w:rFonts w:ascii="Times New Roman" w:eastAsia="Times New Roman" w:hAnsi="Times New Roman" w:cs="Times New Roman"/>
          <w:color w:val="000000" w:themeColor="text1"/>
        </w:rPr>
        <w:t> </w:t>
      </w:r>
      <w:r w:rsidRPr="00F218BC">
        <w:rPr>
          <w:rFonts w:ascii="Times New Roman" w:eastAsia="Times New Roman" w:hAnsi="Times New Roman" w:cs="Times New Roman"/>
          <w:color w:val="000000" w:themeColor="text1"/>
        </w:rPr>
        <w:t>show that gradients in the strength of drift</w:t>
      </w:r>
      <w:r w:rsidRPr="00AB7222">
        <w:rPr>
          <w:rFonts w:ascii="Times New Roman" w:eastAsia="Times New Roman" w:hAnsi="Times New Roman" w:cs="Times New Roman"/>
          <w:color w:val="000000" w:themeColor="text1"/>
        </w:rPr>
        <w:t> </w:t>
      </w:r>
      <w:r w:rsidRPr="00F218BC">
        <w:rPr>
          <w:rFonts w:ascii="Times New Roman" w:eastAsia="Times New Roman" w:hAnsi="Times New Roman" w:cs="Times New Roman"/>
          <w:color w:val="000000" w:themeColor="text1"/>
        </w:rPr>
        <w:t>across a landscape resulted overwhelmingly in phenotypic clines with</w:t>
      </w:r>
      <w:r w:rsidRPr="00AB7222">
        <w:rPr>
          <w:rFonts w:ascii="Times New Roman" w:eastAsia="Times New Roman" w:hAnsi="Times New Roman" w:cs="Times New Roman"/>
          <w:color w:val="000000" w:themeColor="text1"/>
        </w:rPr>
        <w:t> </w:t>
      </w:r>
      <w:r w:rsidRPr="00F218BC">
        <w:rPr>
          <w:rFonts w:ascii="Times New Roman" w:eastAsia="Times New Roman" w:hAnsi="Times New Roman" w:cs="Times New Roman"/>
          <w:color w:val="000000" w:themeColor="text1"/>
        </w:rPr>
        <w:t>lower frequencies</w:t>
      </w:r>
      <w:r w:rsidRPr="00AB7222">
        <w:rPr>
          <w:rFonts w:ascii="Times New Roman" w:eastAsia="Times New Roman" w:hAnsi="Times New Roman" w:cs="Times New Roman"/>
          <w:color w:val="000000" w:themeColor="text1"/>
        </w:rPr>
        <w:t> </w:t>
      </w:r>
      <w:r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Pr="00AB7222">
        <w:rPr>
          <w:rFonts w:ascii="Times New Roman" w:eastAsia="Times New Roman" w:hAnsi="Times New Roman" w:cs="Times New Roman"/>
          <w:color w:val="000000" w:themeColor="text1"/>
        </w:rPr>
        <w:t xml:space="preserve"> </w:t>
      </w:r>
      <w:r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Pr="00AB7222">
        <w:rPr>
          <w:rFonts w:ascii="Times New Roman" w:eastAsia="Times New Roman" w:hAnsi="Times New Roman" w:cs="Times New Roman"/>
          <w:color w:val="000000" w:themeColor="text1"/>
        </w:rPr>
        <w:t xml:space="preserve">parallel </w:t>
      </w:r>
      <w:r w:rsidRPr="00F218BC">
        <w:rPr>
          <w:rFonts w:ascii="Times New Roman" w:eastAsia="Times New Roman" w:hAnsi="Times New Roman" w:cs="Times New Roman"/>
          <w:color w:val="000000" w:themeColor="text1"/>
        </w:rPr>
        <w:t>phenotypic clines</w:t>
      </w:r>
      <w:r w:rsidRPr="00AB7222">
        <w:rPr>
          <w:rFonts w:ascii="Times New Roman" w:eastAsia="Times New Roman" w:hAnsi="Times New Roman" w:cs="Times New Roman"/>
          <w:color w:val="000000" w:themeColor="text1"/>
        </w:rPr>
        <w:t>.</w:t>
      </w:r>
      <w:r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
      <w:r w:rsidRPr="00353D38">
        <w:rPr>
          <w:rFonts w:ascii="Times New Roman" w:hAnsi="Times New Roman" w:cs="Times New Roman"/>
          <w:b/>
        </w:rPr>
        <w:t>Keywords</w:t>
      </w:r>
      <w:commentRangeEnd w:id="2"/>
      <w:r w:rsidR="00116984">
        <w:rPr>
          <w:rStyle w:val="CommentReference"/>
        </w:rPr>
        <w:commentReference w:id="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migration across an environmental gradient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aldane 1948; Felsenstein 1975; Slatkin and Maruyama 1975; Endler 1977; Vasemägi 2006; Saccheri et al. 2008; Volis and Zhang 2010; Takahashi 201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natural populations. </w:t>
      </w:r>
    </w:p>
    <w:p w14:paraId="2644964C" w14:textId="77777777" w:rsidR="00695730" w:rsidRPr="00353D38" w:rsidRDefault="00695730" w:rsidP="00695730">
      <w:pPr>
        <w:spacing w:line="480" w:lineRule="auto"/>
        <w:ind w:firstLine="360"/>
        <w:rPr>
          <w:rFonts w:ascii="Times New Roman" w:hAnsi="Times New Roman" w:cs="Times New Roman"/>
        </w:rPr>
      </w:pPr>
      <w:commentRangeStart w:id="3"/>
      <w:commentRangeStart w:id="4"/>
      <w:r w:rsidRPr="00353D38">
        <w:rPr>
          <w:rFonts w:ascii="Times New Roman" w:hAnsi="Times New Roman" w:cs="Times New Roman"/>
        </w:rPr>
        <w:t xml:space="preserve">While </w:t>
      </w:r>
      <w:commentRangeEnd w:id="3"/>
      <w:r w:rsidRPr="00353D38">
        <w:rPr>
          <w:rStyle w:val="CommentReference"/>
          <w:rFonts w:ascii="Times New Roman" w:hAnsi="Times New Roman" w:cs="Times New Roman"/>
          <w:sz w:val="24"/>
          <w:szCs w:val="24"/>
        </w:rPr>
        <w:commentReference w:id="3"/>
      </w:r>
      <w:commentRangeEnd w:id="4"/>
      <w:r w:rsidRPr="00353D38">
        <w:rPr>
          <w:rStyle w:val="CommentReference"/>
          <w:rFonts w:ascii="Times New Roman" w:hAnsi="Times New Roman" w:cs="Times New Roman"/>
          <w:sz w:val="24"/>
          <w:szCs w:val="24"/>
        </w:rPr>
        <w:commentReference w:id="4"/>
      </w:r>
      <w:r w:rsidRPr="00353D38">
        <w:rPr>
          <w:rFonts w:ascii="Times New Roman" w:hAnsi="Times New Roman" w:cs="Times New Roman"/>
        </w:rPr>
        <w:t xml:space="preserve">clines are often interpreted as strong evidence of adaptive evolution, non-adaptive processes (e.g. genetic drift and gene flow) may also generate covariance 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single-locus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additive quantitative trai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additive trait clines via neutral processes is that clines in both directions should occur in proportion to the initial frequency of underlying alleles. Thus, the presence of multiple independent clines in the same direction (i.e. parallel clines) is strong evidence for the role of natural selection, as putative adaptations are unlikely to </w:t>
      </w:r>
      <w:r w:rsidRPr="00353D38">
        <w:rPr>
          <w:rFonts w:ascii="Times New Roman" w:hAnsi="Times New Roman" w:cs="Times New Roman"/>
        </w:rPr>
        <w:lastRenderedPageBreak/>
        <w:t xml:space="preserve">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xml:space="preserve">. However, when traits have a non-additive genetic basis (e.g. epistasis), clines may occur more frequently in a particular direction because stochastic changes in allele frequencies at one locus may have a disproportionate effect on phenotype frequencies. For example, stochastic forces have caused the repeated loss of the Mendelian inherited, epistatically determined short-style (S) morph from tristylous populations of </w:t>
      </w:r>
      <w:r w:rsidRPr="00353D38">
        <w:rPr>
          <w:rFonts w:ascii="Times New Roman" w:hAnsi="Times New Roman" w:cs="Times New Roman"/>
          <w:i/>
        </w:rPr>
        <w:t>Eichhornia paniculata</w:t>
      </w:r>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more clines than would be expected under solely the effects of drift. Studies exploring trait differentiation across replicate, independent geographical gradients in selection and demography and that take explicit consideration of the genetic architecture of the trait(s) in question would provide the strongest test of the relative contribution of drift, selection, and gene flow in the formation of parallel clines.</w:t>
      </w:r>
    </w:p>
    <w:p w14:paraId="22E2CFDA" w14:textId="77777777" w:rsidR="00695730" w:rsidRPr="00353D38" w:rsidRDefault="00695730" w:rsidP="00695730">
      <w:pPr>
        <w:spacing w:line="480" w:lineRule="auto"/>
        <w:ind w:firstLine="360"/>
        <w:rPr>
          <w:rFonts w:ascii="Times New Roman" w:hAnsi="Times New Roman" w:cs="Times New Roman"/>
        </w:rPr>
      </w:pPr>
      <w:commentRangeStart w:id="5"/>
      <w:commentRangeStart w:id="6"/>
      <w:r w:rsidRPr="00353D38">
        <w:rPr>
          <w:rFonts w:ascii="Times New Roman" w:hAnsi="Times New Roman" w:cs="Times New Roman"/>
        </w:rPr>
        <w:t>Urbanization</w:t>
      </w:r>
      <w:commentRangeEnd w:id="5"/>
      <w:r w:rsidRPr="00353D38">
        <w:rPr>
          <w:rStyle w:val="CommentReference"/>
          <w:rFonts w:ascii="Times New Roman" w:hAnsi="Times New Roman" w:cs="Times New Roman"/>
          <w:sz w:val="24"/>
          <w:szCs w:val="24"/>
        </w:rPr>
        <w:commentReference w:id="5"/>
      </w:r>
      <w:commentRangeEnd w:id="6"/>
      <w:r w:rsidRPr="00353D38">
        <w:rPr>
          <w:rStyle w:val="CommentReference"/>
          <w:rFonts w:ascii="Times New Roman" w:hAnsi="Times New Roman" w:cs="Times New Roman"/>
          <w:sz w:val="24"/>
          <w:szCs w:val="24"/>
        </w:rPr>
        <w:commentReference w:id="6"/>
      </w:r>
      <w:r w:rsidRPr="00353D38">
        <w:rPr>
          <w:rFonts w:ascii="Times New Roman" w:hAnsi="Times New Roman" w:cs="Times New Roman"/>
        </w:rPr>
        <w:t xml:space="preserve">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xml:space="preserve">, stimulating research into how they alter the evolutionary processes that enable species to persist under these drastically altered environmental conditions. The widespread fragmentation associated with urbanization has resulted in gradients in the strength of genetic drift and gene flow. For example, urban fragmentation has reduced genetic diversity among urban populations </w:t>
      </w:r>
      <w:r w:rsidRPr="00353D38">
        <w:rPr>
          <w:rFonts w:ascii="Times New Roman" w:hAnsi="Times New Roman" w:cs="Times New Roman"/>
        </w:rPr>
        <w:lastRenderedPageBreak/>
        <w:t>of white-footed 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r w:rsidRPr="00353D38">
        <w:rPr>
          <w:rFonts w:ascii="Times New Roman" w:hAnsi="Times New Roman" w:cs="Times New Roman"/>
        </w:rPr>
        <w:t xml:space="preserve"> and fire salamanders (</w:t>
      </w:r>
      <w:r w:rsidRPr="00353D38">
        <w:rPr>
          <w:rFonts w:ascii="Times New Roman" w:hAnsi="Times New Roman" w:cs="Times New Roman"/>
          <w:i/>
        </w:rPr>
        <w:t>Salamandra salamandra</w:t>
      </w:r>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as well. </w:t>
      </w:r>
    </w:p>
    <w:p w14:paraId="724C9591" w14:textId="7777777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many of which can be potent agents of selection for many taxa. For example, selection associated with urbanization has driven parallel evolution of pollution resistance in 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r w:rsidRPr="00353D38">
        <w:rPr>
          <w:rFonts w:ascii="Times New Roman" w:hAnsi="Times New Roman" w:cs="Times New Roman"/>
        </w:rPr>
        <w:t xml:space="preserve"> and greater thermal tolerance in 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cyanogenesis clines clines, they did not consider the alternative hypothesis that these clines could be caused by genetic drift. In this study, we use the cyanogenesis polymorphism in white clove as a model for exploring the conditions under which non-adaptive (e.g. genetic drift, gene flow) and adaptive (e.g. selection) processes can generate repeated clines in phenotypes with a non-additive genetic basis. </w:t>
      </w:r>
    </w:p>
    <w:p w14:paraId="7F12BE6E" w14:textId="69131928"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lastRenderedPageBreak/>
        <w:t xml:space="preserve">White clover is native to Eurasia but 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xml:space="preserve">. White clover and the cyanogenic polymorphism have a long-history of study among evolutionary biologists as latitudinal, longitudinal and altitudinal clines in cyanogenesis have been 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reported 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duplicate 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via drift if the frequency of the dominant alleles at both underlying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loss of HCN via drift. </w:t>
      </w:r>
    </w:p>
    <w:p w14:paraId="0D206B63" w14:textId="46D7250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formation of spatial clines in HCN under varying levels of genetic drift, selection and migration. </w:t>
      </w:r>
      <w:r w:rsidR="00E63F48">
        <w:rPr>
          <w:rFonts w:ascii="Times New Roman" w:hAnsi="Times New Roman" w:cs="Times New Roman"/>
        </w:rPr>
        <w:t xml:space="preserve">We address the following specific questions: (1) Does genetic drift influence the formation of spatial clines in HCN? (2) What is the role of selection in the formation of spatial clines in HCN? (3) What are the interactive effects of genetic drift and selection in the formation of clines in HCN? In all simulations used to address the questions above, we included migration to examine </w:t>
      </w:r>
      <w:r w:rsidR="00E63F48">
        <w:rPr>
          <w:rFonts w:ascii="Times New Roman" w:hAnsi="Times New Roman" w:cs="Times New Roman"/>
        </w:rPr>
        <w:lastRenderedPageBreak/>
        <w:t>th</w:t>
      </w:r>
      <w:r w:rsidR="003970AC">
        <w:rPr>
          <w:rFonts w:ascii="Times New Roman" w:hAnsi="Times New Roman" w:cs="Times New Roman"/>
        </w:rPr>
        <w:t>e effects of gene flow on cline</w:t>
      </w:r>
      <w:r w:rsidR="00E63F48">
        <w:rPr>
          <w:rFonts w:ascii="Times New Roman" w:hAnsi="Times New Roman" w:cs="Times New Roman"/>
        </w:rPr>
        <w:t xml:space="preserve"> formation. </w:t>
      </w:r>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5ACA0903" w14:textId="111C30C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migration, (4) colonization (</w:t>
      </w:r>
      <w:r w:rsidR="00EE0034">
        <w:rPr>
          <w:rFonts w:ascii="Times New Roman" w:hAnsi="Times New Roman" w:cs="Times New Roman"/>
        </w:rPr>
        <w:t>figure 2c</w:t>
      </w:r>
      <w:r w:rsidRPr="00353D38">
        <w:rPr>
          <w:rFonts w:ascii="Times New Roman" w:hAnsi="Times New Roman" w:cs="Times New Roman"/>
        </w:rPr>
        <w:t xml:space="preserve">). </w:t>
      </w:r>
      <w:r w:rsidR="00EC4594">
        <w:rPr>
          <w:rFonts w:ascii="Times New Roman" w:hAnsi="Times New Roman" w:cs="Times New Roman"/>
        </w:rPr>
        <w:t>We simulated a total of eight case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of these explore the effects of drift, migration, and selection on the formation of phenotypic clines in cyanogenesis while two examine effects of drift and initial allele frequencies on clines. </w:t>
      </w:r>
      <w:r w:rsidR="00EC4594">
        <w:rPr>
          <w:rFonts w:ascii="Times New Roman" w:hAnsi="Times New Roman" w:cs="Times New Roman"/>
        </w:rPr>
        <w:t>The initial frequency of dominant alleles is expected to influence their probability of fixation and loss across space. While true, the effects of allele frequency variation are beyond the scope of this paper. We therefore include only simulations where the initial frequency of dominant alleles is 0.5, which produced</w:t>
      </w:r>
      <w:r w:rsidRPr="00353D38">
        <w:rPr>
          <w:rFonts w:ascii="Times New Roman" w:hAnsi="Times New Roman" w:cs="Times New Roman"/>
        </w:rPr>
        <w:t xml:space="preserve"> the strongest cyanogenesis clines (</w:t>
      </w:r>
      <w:commentRangeStart w:id="7"/>
      <w:r w:rsidRPr="00353D38">
        <w:rPr>
          <w:rFonts w:ascii="Times New Roman" w:hAnsi="Times New Roman" w:cs="Times New Roman"/>
        </w:rPr>
        <w:t>see supplemental results: “Effects of initial allele frequency variation on cyanogenesis cline formation”</w:t>
      </w:r>
      <w:commentRangeEnd w:id="7"/>
      <w:r w:rsidRPr="00353D38">
        <w:rPr>
          <w:rStyle w:val="CommentReference"/>
          <w:rFonts w:ascii="Times New Roman" w:hAnsi="Times New Roman" w:cs="Times New Roman"/>
          <w:sz w:val="24"/>
          <w:szCs w:val="24"/>
        </w:rPr>
        <w:commentReference w:id="7"/>
      </w:r>
      <w:r w:rsidRPr="00353D38">
        <w:rPr>
          <w:rFonts w:ascii="Times New Roman" w:hAnsi="Times New Roman" w:cs="Times New Roman"/>
        </w:rPr>
        <w:t>).</w:t>
      </w:r>
    </w:p>
    <w:p w14:paraId="13C8B1B4" w14:textId="77777777" w:rsidR="00695730" w:rsidRDefault="00695730" w:rsidP="00695730">
      <w:pPr>
        <w:spacing w:line="360" w:lineRule="auto"/>
        <w:rPr>
          <w:rFonts w:ascii="Times New Roman" w:hAnsi="Times New Roman" w:cs="Times New Roman"/>
        </w:rPr>
      </w:pPr>
    </w:p>
    <w:p w14:paraId="64D1B5CE" w14:textId="7FBA3B55" w:rsidR="00AD564B" w:rsidRDefault="00AD564B" w:rsidP="00695730">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6832843" w14:textId="43D27CA8" w:rsidR="00AD564B" w:rsidRDefault="00AD564B" w:rsidP="003970AC">
      <w:pPr>
        <w:spacing w:line="480" w:lineRule="auto"/>
        <w:rPr>
          <w:rFonts w:ascii="Times New Roman" w:hAnsi="Times New Roman" w:cs="Times New Roman"/>
        </w:rPr>
      </w:pPr>
      <w:r>
        <w:rPr>
          <w:rFonts w:ascii="Times New Roman" w:hAnsi="Times New Roman" w:cs="Times New Roman"/>
        </w:rPr>
        <w:t xml:space="preserve">We were first interested in assessing the effects of genetic drift </w:t>
      </w:r>
      <w:r w:rsidR="003970AC">
        <w:rPr>
          <w:rFonts w:ascii="Times New Roman" w:hAnsi="Times New Roman" w:cs="Times New Roman"/>
        </w:rPr>
        <w:t>on</w:t>
      </w:r>
      <w:r>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different ways: (1) By imposing a gradient in the carrying capacity of populations across the landscape and (2) through serial founder events. Both scenarios were simulated independently and are described in greater detail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404215C0"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rural populations (maximum </w:t>
      </w:r>
      <w:r w:rsidRPr="00353D38">
        <w:rPr>
          <w:rFonts w:ascii="Times New Roman" w:hAnsi="Times New Roman" w:cs="Times New Roman"/>
          <w:i/>
        </w:rPr>
        <w:t>N</w:t>
      </w:r>
      <w:r w:rsidRPr="00353D38">
        <w:rPr>
          <w:rFonts w:ascii="Times New Roman" w:hAnsi="Times New Roman" w:cs="Times New Roman"/>
        </w:rPr>
        <w:t xml:space="preserve"> = 1000) and decline linearly with increasing urbanization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We simulated multiple minimum urban population sizes (minimum </w:t>
      </w:r>
      <w:r w:rsidRPr="00353D38">
        <w:rPr>
          <w:rFonts w:ascii="Times New Roman" w:hAnsi="Times New Roman" w:cs="Times New Roman"/>
          <w:i/>
        </w:rPr>
        <w:t xml:space="preserve">N = </w:t>
      </w:r>
      <w:r w:rsidRPr="00353D38">
        <w:rPr>
          <w:rFonts w:ascii="Times New Roman" w:hAnsi="Times New Roman" w:cs="Times New Roman"/>
        </w:rPr>
        <w:t xml:space="preserve">10; 100; 500; 1000 representing strong to no drift gradient, respectively) to examine how gradients in drift of differing strength influences the formation of HCN clines. All 40 populations were initialized—and remained— at </w:t>
      </w:r>
      <w:r w:rsidR="000357A5" w:rsidRPr="00353D38">
        <w:rPr>
          <w:rFonts w:ascii="Times New Roman" w:hAnsi="Times New Roman" w:cs="Times New Roman"/>
        </w:rPr>
        <w:t>their maximum size</w:t>
      </w:r>
      <w:r w:rsidR="002371A8">
        <w:rPr>
          <w:rFonts w:ascii="Times New Roman" w:hAnsi="Times New Roman" w:cs="Times New Roman"/>
        </w:rPr>
        <w:t>.</w:t>
      </w:r>
      <w:r w:rsidRPr="00353D38">
        <w:rPr>
          <w:rFonts w:ascii="Times New Roman" w:hAnsi="Times New Roman" w:cs="Times New Roman"/>
        </w:rPr>
        <w:t xml:space="preserve"> These simulations were run for 500 non-overlapping generations</w:t>
      </w:r>
      <w:r w:rsidR="00306ADE">
        <w:rPr>
          <w:rFonts w:ascii="Times New Roman" w:hAnsi="Times New Roman" w:cs="Times New Roman"/>
        </w:rPr>
        <w:t>. We did not include migration in these initial simulations as we sought to explore the formation of clines due to drift alone, independent of other evolutionary mechanisms.</w:t>
      </w:r>
    </w:p>
    <w:p w14:paraId="08D7A734" w14:textId="01B79D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migration on spatial clines in HCN formed by genetic drift, we performed additional simulations as described above under varying rates of gene flow. </w:t>
      </w:r>
      <w:r w:rsidR="00855046">
        <w:rPr>
          <w:rFonts w:ascii="Times New Roman" w:hAnsi="Times New Roman" w:cs="Times New Roman"/>
        </w:rPr>
        <w:t>To provide the greatest sense of the effects of migration</w:t>
      </w:r>
      <w:r w:rsidR="00242F52">
        <w:rPr>
          <w:rFonts w:ascii="Times New Roman" w:hAnsi="Times New Roman" w:cs="Times New Roman"/>
        </w:rPr>
        <w:t>, w</w:t>
      </w:r>
      <w:r>
        <w:rPr>
          <w:rFonts w:ascii="Times New Roman" w:hAnsi="Times New Roman" w:cs="Times New Roman"/>
        </w:rPr>
        <w:t xml:space="preserve">e only simulated the formation of clines under </w:t>
      </w:r>
      <w:r w:rsidR="00242F52">
        <w:rPr>
          <w:rFonts w:ascii="Times New Roman" w:hAnsi="Times New Roman" w:cs="Times New Roman"/>
        </w:rPr>
        <w:t>a strong gradient</w:t>
      </w:r>
      <w:r>
        <w:rPr>
          <w:rFonts w:ascii="Times New Roman" w:hAnsi="Times New Roman" w:cs="Times New Roman"/>
        </w:rPr>
        <w:t xml:space="preserve"> in drift (i.e. 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e simulated 13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the full range of migration rates that can influenc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hese values represent the maximum proportion of alleles exchanged between populations, which occurs among adjacent populations</w:t>
      </w:r>
      <w:r w:rsidR="00AD63B7">
        <w:rPr>
          <w:rFonts w:ascii="Times New Roman" w:hAnsi="Times New Roman" w:cs="Times New Roman"/>
        </w:rPr>
        <w:t xml:space="preserve"> (see </w:t>
      </w:r>
      <w:r w:rsidR="00752A5E">
        <w:rPr>
          <w:rFonts w:ascii="Times New Roman" w:hAnsi="Times New Roman" w:cs="Times New Roman"/>
        </w:rPr>
        <w:t>“</w:t>
      </w:r>
      <w:r w:rsidR="00AD63B7" w:rsidRPr="00752A5E">
        <w:rPr>
          <w:rFonts w:ascii="Times New Roman" w:hAnsi="Times New Roman" w:cs="Times New Roman"/>
          <w:i/>
        </w:rPr>
        <w:t>Migration</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481B87F" w:rsidR="00AD63B7" w:rsidRDefault="00695730" w:rsidP="00AD63B7">
      <w:pPr>
        <w:spacing w:line="480" w:lineRule="auto"/>
        <w:rPr>
          <w:rFonts w:ascii="Times New Roman" w:hAnsi="Times New Roman" w:cs="Times New Roman"/>
        </w:rPr>
      </w:pPr>
      <w:r w:rsidRPr="00353D38">
        <w:rPr>
          <w:rFonts w:ascii="Times New Roman" w:hAnsi="Times New Roman" w:cs="Times New Roman"/>
        </w:rPr>
        <w:t>In the second scenario, the simulations begin with a single rural population at carrying capacity and adjacent patches are colonized toward the urban end until all patches contain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is no gradient in carrying capacity in this scenario; rather, the strength of drift is manipulated by varying the strength of founder events, determined as the proportion of alleles sampled from the parent population (i.e. smaller proportion = stronger founder event). 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migration,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19A3441A"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 xml:space="preserve">In our simulations, the probability that a population colonizes an adjacent patch depends on its size: this probability is 1.0 for populations at carrying capacity and decreases linearly with decreasing population size. Because founder events reduce the size of newly formed populations, </w:t>
      </w:r>
      <w:r w:rsidRPr="00353D38">
        <w:rPr>
          <w:rFonts w:ascii="Times New Roman" w:hAnsi="Times New Roman" w:cs="Times New Roman"/>
        </w:rPr>
        <w:lastRenderedPageBreak/>
        <w:t xml:space="preserve">serial founder events would result in populations becoming rapidly extinct (or exceedingly small), preventing the colonization of new patches. We therefore implemented a model of logistic population growth allowing populations to grow every generation until they reach carrying capacity. Under this model, a population of size 10 takes 27 generations to reach a carrying capacity of 1000 (growth rate [r] = 1.5). 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p>
    <w:p w14:paraId="4568BF11" w14:textId="77777777" w:rsidR="00695730" w:rsidRPr="00353D38" w:rsidRDefault="00695730" w:rsidP="00695730">
      <w:pPr>
        <w:spacing w:line="360" w:lineRule="auto"/>
        <w:rPr>
          <w:rFonts w:ascii="Times New Roman" w:hAnsi="Times New Roman" w:cs="Times New Roman"/>
        </w:rPr>
      </w:pPr>
    </w:p>
    <w:p w14:paraId="446E91CF" w14:textId="56496C10"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1C233390" w14:textId="15E8B1B1"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migration rates: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migration, </w:t>
      </w:r>
      <w:r w:rsidR="006B2E94" w:rsidRPr="00353D38">
        <w:rPr>
          <w:rFonts w:ascii="Times New Roman" w:hAnsi="Times New Roman" w:cs="Times New Roman"/>
        </w:rPr>
        <w:lastRenderedPageBreak/>
        <w:t>respectively</w:t>
      </w:r>
      <w:r w:rsidR="006B2E94">
        <w:rPr>
          <w:rFonts w:ascii="Times New Roman" w:hAnsi="Times New Roman" w:cs="Times New Roman"/>
        </w:rPr>
        <w:t xml:space="preserve">. These simulations thus explore the combined effects of selection and migration on the formation of clines in HCN in the absence of drift. </w:t>
      </w:r>
    </w:p>
    <w:p w14:paraId="52D893CD" w14:textId="06EE290A"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accumulate 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r w:rsidRPr="00353D38">
        <w:rPr>
          <w:rFonts w:ascii="Times New Roman" w:hAnsi="Times New Roman" w:cs="Times New Roman"/>
          <w:color w:val="FF0000"/>
        </w:rPr>
        <w:t>REF NEEDED</w:t>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 xml:space="preserve">(see supplementary materials: “Effects of selection on linkage between </w:t>
      </w:r>
      <w:r w:rsidRPr="00353D38">
        <w:rPr>
          <w:rFonts w:ascii="Times New Roman" w:hAnsi="Times New Roman" w:cs="Times New Roman"/>
          <w:i/>
        </w:rPr>
        <w:t>CYP79D15</w:t>
      </w:r>
      <w:r w:rsidRPr="00353D38">
        <w:rPr>
          <w:rFonts w:ascii="Times New Roman" w:hAnsi="Times New Roman" w:cs="Times New Roman"/>
        </w:rPr>
        <w:t xml:space="preserve"> and </w:t>
      </w:r>
      <w:r w:rsidRPr="00353D38">
        <w:rPr>
          <w:rFonts w:ascii="Times New Roman" w:hAnsi="Times New Roman" w:cs="Times New Roman"/>
          <w:i/>
        </w:rPr>
        <w:t>Li</w:t>
      </w:r>
      <w:r w:rsidRPr="00353D38">
        <w:rPr>
          <w:rFonts w:ascii="Times New Roman" w:hAnsi="Times New Roman" w:cs="Times New Roman"/>
        </w:rPr>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571BE980"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f genetic drift and selection in the formation of clines in HCN?</w:t>
      </w:r>
    </w:p>
    <w:p w14:paraId="64D9BC79" w14:textId="4F8996C3" w:rsidR="006B2E94" w:rsidRDefault="006B2E94" w:rsidP="006B2E94">
      <w:pPr>
        <w:spacing w:line="480" w:lineRule="auto"/>
        <w:rPr>
          <w:rFonts w:ascii="Times New Roman" w:hAnsi="Times New Roman" w:cs="Times New Roman"/>
        </w:rPr>
      </w:pPr>
      <w:r>
        <w:rPr>
          <w:rFonts w:ascii="Times New Roman" w:hAnsi="Times New Roman" w:cs="Times New Roman"/>
        </w:rPr>
        <w:t>We were interested in investigating the combined effects of drift, selection and migration on the formation of clines in HCN</w:t>
      </w:r>
      <w:r w:rsidR="00EC4594">
        <w:rPr>
          <w:rFonts w:ascii="Times New Roman" w:hAnsi="Times New Roman" w:cs="Times New Roman"/>
        </w:rPr>
        <w:t>. We</w:t>
      </w:r>
      <w:r>
        <w:rPr>
          <w:rFonts w:ascii="Times New Roman" w:hAnsi="Times New Roman" w:cs="Times New Roman"/>
        </w:rPr>
        <w:t xml:space="preserve"> were interested in understanding the extent to which selection can counter the formation of clines under drift. </w:t>
      </w:r>
      <w:r w:rsidR="009A063B">
        <w:rPr>
          <w:rFonts w:ascii="Times New Roman" w:hAnsi="Times New Roman" w:cs="Times New Roman"/>
        </w:rPr>
        <w:t xml:space="preserve">We imposed drift gradients similar to those described above (see “Question 1”) but with the gradients running 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lastRenderedPageBreak/>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selection favours 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migration rates: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migration, respectively</w:t>
      </w:r>
      <w:r w:rsidR="00245592">
        <w:rPr>
          <w:rFonts w:ascii="Times New Roman" w:hAnsi="Times New Roman" w:cs="Times New Roman"/>
        </w:rPr>
        <w:t xml:space="preserve">. </w:t>
      </w:r>
      <w:r w:rsidR="00EC4594">
        <w:rPr>
          <w:rFonts w:ascii="Times New Roman" w:hAnsi="Times New Roman" w:cs="Times New Roman"/>
        </w:rPr>
        <w:t xml:space="preserve">In the interest of space, we present only results showing drift-selection balance for drift scenario 1; </w:t>
      </w:r>
      <w:commentRangeStart w:id="8"/>
      <w:r w:rsidR="00EC4594">
        <w:rPr>
          <w:rFonts w:ascii="Times New Roman" w:hAnsi="Times New Roman" w:cs="Times New Roman"/>
        </w:rPr>
        <w:t>results from drift scenario 2 were qualitative similar (see supplementary materials: “Drift-selection balance through colonization and serial founder events”).</w:t>
      </w:r>
      <w:commentRangeEnd w:id="8"/>
      <w:r w:rsidR="00EC4594">
        <w:rPr>
          <w:rStyle w:val="CommentReference"/>
        </w:rPr>
        <w:commentReference w:id="8"/>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Migration</w:t>
      </w:r>
    </w:p>
    <w:p w14:paraId="0F29B190" w14:textId="0B8A59EE"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varied the amount of migration between populations across the matrix to explore 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migration according to a modified version of Wright’s 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Specifically, the frequency of the dominant allele (e.g. </w:t>
      </w:r>
      <w:r w:rsidR="00695730" w:rsidRPr="00353D38">
        <w:rPr>
          <w:rFonts w:ascii="Times New Roman" w:hAnsi="Times New Roman" w:cs="Times New Roman"/>
          <w:i/>
        </w:rPr>
        <w:t>CYP79D15</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6C54A7"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Pr="00353D38">
        <w:rPr>
          <w:rFonts w:ascii="Times New Roman" w:hAnsi="Times New Roman" w:cs="Times New Roman"/>
        </w:rPr>
        <w:t xml:space="preserve">Migration is assumed to decline linearly with increasing distance between populations such that there is effectively no migration between populations 1 and 40 of the matrix. Migration rates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6C54A7"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6C54A7"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754C9FC"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commentRangeStart w:id="9"/>
      <w:commentRangeStart w:id="10"/>
      <w:r w:rsidRPr="00353D38">
        <w:rPr>
          <w:rFonts w:ascii="Times New Roman" w:eastAsiaTheme="minorEastAsia" w:hAnsi="Times New Roman" w:cs="Times New Roman"/>
        </w:rPr>
        <w:t>Assuming no LD</w:t>
      </w:r>
      <w:commentRangeEnd w:id="9"/>
      <w:r w:rsidRPr="00353D38">
        <w:rPr>
          <w:rStyle w:val="CommentReference"/>
          <w:rFonts w:ascii="Times New Roman" w:hAnsi="Times New Roman" w:cs="Times New Roman"/>
          <w:sz w:val="24"/>
          <w:szCs w:val="24"/>
        </w:rPr>
        <w:commentReference w:id="9"/>
      </w:r>
      <w:commentRangeEnd w:id="10"/>
      <w:r w:rsidRPr="00353D38">
        <w:rPr>
          <w:rFonts w:ascii="Times New Roman" w:eastAsiaTheme="minorEastAsia" w:hAnsi="Times New Roman" w:cs="Times New Roman"/>
        </w:rPr>
        <w:t xml:space="preserve"> (see </w:t>
      </w:r>
      <w:r w:rsidR="00245592">
        <w:rPr>
          <w:rFonts w:ascii="Times New Roman" w:eastAsiaTheme="minorEastAsia" w:hAnsi="Times New Roman" w:cs="Times New Roman"/>
        </w:rPr>
        <w:t>“Question 2”</w:t>
      </w:r>
      <w:r w:rsidRPr="00353D38">
        <w:rPr>
          <w:rFonts w:ascii="Times New Roman" w:eastAsiaTheme="minorEastAsia" w:hAnsi="Times New Roman" w:cs="Times New Roman"/>
        </w:rPr>
        <w:t xml:space="preserve"> above)</w:t>
      </w:r>
      <w:r w:rsidRPr="00353D38">
        <w:rPr>
          <w:rStyle w:val="CommentReference"/>
          <w:rFonts w:ascii="Times New Roman" w:hAnsi="Times New Roman" w:cs="Times New Roman"/>
          <w:sz w:val="24"/>
          <w:szCs w:val="24"/>
        </w:rPr>
        <w:commentReference w:id="10"/>
      </w:r>
      <w:r w:rsidRPr="00353D38">
        <w:rPr>
          <w:rFonts w:ascii="Times New Roman" w:eastAsiaTheme="minorEastAsia" w:hAnsi="Times New Roman" w:cs="Times New Roman"/>
        </w:rPr>
        <w:t xml:space="preserve">, w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lastRenderedPageBreak/>
        <w:t>Analyses</w:t>
      </w:r>
    </w:p>
    <w:p w14:paraId="7E291B5A" w14:textId="7777777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 xml:space="preserve">produces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Once again, the generation chosen for analysis has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4307A6FD" w14:textId="23BD3FB6" w:rsid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E41F5B2" w14:textId="77777777" w:rsidR="00245592" w:rsidRPr="00245592" w:rsidRDefault="00245592" w:rsidP="0044259C">
      <w:pPr>
        <w:spacing w:line="360" w:lineRule="auto"/>
        <w:rPr>
          <w:rFonts w:ascii="Times New Roman" w:hAnsi="Times New Roman" w:cs="Times New Roman"/>
          <w:i/>
        </w:rPr>
      </w:pP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24CFD4E4" w:rsidR="0044259C" w:rsidRPr="00CB0ADF" w:rsidRDefault="0044259C" w:rsidP="00E03818">
      <w:pPr>
        <w:spacing w:line="480" w:lineRule="auto"/>
        <w:rPr>
          <w:rFonts w:ascii="Times New Roman" w:hAnsi="Times New Roman" w:cs="Times New Roman"/>
        </w:rPr>
      </w:pPr>
      <w:r>
        <w:rPr>
          <w:rFonts w:ascii="Times New Roman" w:hAnsi="Times New Roman" w:cs="Times New Roman"/>
        </w:rPr>
        <w:lastRenderedPageBreak/>
        <w:t>In the absence of selection and gene flow, i</w:t>
      </w:r>
      <w:r w:rsidRPr="00CB0ADF">
        <w:rPr>
          <w:rFonts w:ascii="Times New Roman" w:hAnsi="Times New Roman" w:cs="Times New Roman"/>
        </w:rPr>
        <w:t xml:space="preserve">mposing a gradient in carrying capacity across the landscape lead preferentially to the formation of positive clines (i.e. less HCN in urban populations). The mean slope of clines across 1000 simulations was always positive in the presence of spatial drift gradients, </w:t>
      </w:r>
      <w:r>
        <w:rPr>
          <w:rFonts w:ascii="Times New Roman" w:hAnsi="Times New Roman" w:cs="Times New Roman"/>
        </w:rPr>
        <w:t xml:space="preserve">peaking at 0.0066 in the presence of a strong drift gradien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gradient in drift 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Pr="00CB0ADF">
        <w:rPr>
          <w:rFonts w:ascii="Times New Roman" w:hAnsi="Times New Roman" w:cs="Times New Roman"/>
        </w:rPr>
        <w:t>positive under strong drift gradients</w:t>
      </w:r>
      <w:r>
        <w:rPr>
          <w:rFonts w:ascii="Times New Roman" w:hAnsi="Times New Roman" w:cs="Times New Roman"/>
        </w:rPr>
        <w:t xml:space="preserve"> whereas negative clines were absent</w:t>
      </w:r>
      <w:r w:rsidRPr="00CB0ADF">
        <w:rPr>
          <w:rFonts w:ascii="Times New Roman" w:hAnsi="Times New Roman" w:cs="Times New Roman"/>
        </w:rPr>
        <w:t xml:space="preserve">; negative clines only occurred at the highest minimum </w:t>
      </w:r>
      <w:r>
        <w:rPr>
          <w:rFonts w:ascii="Times New Roman" w:hAnsi="Times New Roman" w:cs="Times New Roman"/>
          <w:i/>
        </w:rPr>
        <w:t xml:space="preserve">urban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 where the absence of a gradient in drift resulted in both positive and negative clines occurring 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753A1FAF"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Migration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in the frequency of HCN occurred with little to no migration while increasing migration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migration rate. Finally, </w:t>
      </w:r>
      <w:r>
        <w:rPr>
          <w:rFonts w:ascii="Times New Roman" w:hAnsi="Times New Roman" w:cs="Times New Roman"/>
        </w:rPr>
        <w:t xml:space="preserve">the frequency of 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migration </w:t>
      </w:r>
      <w:r>
        <w:rPr>
          <w:rFonts w:ascii="Times New Roman" w:hAnsi="Times New Roman" w:cs="Times New Roman"/>
        </w:rPr>
        <w:t>whereas</w:t>
      </w:r>
      <w:r w:rsidRPr="00CB0ADF">
        <w:rPr>
          <w:rFonts w:ascii="Times New Roman" w:hAnsi="Times New Roman" w:cs="Times New Roman"/>
        </w:rPr>
        <w:t xml:space="preserve"> negative clines </w:t>
      </w:r>
      <w:r>
        <w:rPr>
          <w:rFonts w:ascii="Times New Roman" w:hAnsi="Times New Roman" w:cs="Times New Roman"/>
        </w:rPr>
        <w:t>peaked at ~4% at only the highest migration rates</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3F108060"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lead overwhelmingly to 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Pr="00CB0ADF">
        <w:rPr>
          <w:rFonts w:ascii="Times New Roman" w:hAnsi="Times New Roman" w:cs="Times New Roman"/>
        </w:rPr>
        <w:t>migration, the strength of clines</w:t>
      </w:r>
      <w:r>
        <w:rPr>
          <w:rFonts w:ascii="Times New Roman" w:hAnsi="Times New Roman" w:cs="Times New Roman"/>
        </w:rPr>
        <w:t xml:space="preserve"> peaked at ~0.006 </w:t>
      </w:r>
      <w:r>
        <w:rPr>
          <w:rFonts w:ascii="Times New Roman" w:hAnsi="Times New Roman" w:cs="Times New Roman"/>
        </w:rPr>
        <w:lastRenderedPageBreak/>
        <w:t xml:space="preserve">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Pr="00CB0ADF">
        <w:rPr>
          <w:rFonts w:ascii="Times New Roman" w:hAnsi="Times New Roman" w:cs="Times New Roman"/>
        </w:rPr>
        <w:t xml:space="preserve">increased or decreased from this point. However, high migration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the </w:t>
      </w:r>
      <w:r>
        <w:rPr>
          <w:rFonts w:ascii="Times New Roman" w:hAnsi="Times New Roman" w:cs="Times New Roman"/>
        </w:rPr>
        <w:t>drift was strong (founder proportion = 0.1)</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In contrast, the proportion of 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2A2C8E8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EE0034">
        <w:rPr>
          <w:rFonts w:ascii="Times New Roman" w:hAnsi="Times New Roman" w:cs="Times New Roman"/>
        </w:rPr>
        <w:t>figure 6</w:t>
      </w:r>
      <w:r w:rsidR="00EE0034" w:rsidRPr="00EE0034">
        <w:rPr>
          <w:rFonts w:ascii="Times New Roman" w:hAnsi="Times New Roman" w:cs="Times New Roman"/>
          <w:i/>
        </w:rPr>
        <w:t>b</w:t>
      </w:r>
      <w:r w:rsidRPr="00CB0ADF">
        <w:rPr>
          <w:rFonts w:ascii="Times New Roman" w:hAnsi="Times New Roman" w:cs="Times New Roman"/>
        </w:rPr>
        <w:t>). In contrast, when founder effects are absent (e.g. proportion of founding alleles = 1.0), HCN is 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are very weak as the frequency of HCN shows little change across space (β = 0.0009, </w:t>
      </w:r>
      <w:r w:rsidR="00EE0034">
        <w:rPr>
          <w:rFonts w:ascii="Times New Roman" w:hAnsi="Times New Roman" w:cs="Times New Roman"/>
        </w:rPr>
        <w:t>figure 6</w:t>
      </w:r>
      <w:r w:rsidR="00EE0034" w:rsidRPr="00EE0034">
        <w:rPr>
          <w:rFonts w:ascii="Times New Roman" w:hAnsi="Times New Roman" w:cs="Times New Roman"/>
          <w:i/>
        </w:rPr>
        <w:t>c</w:t>
      </w:r>
      <w:r w:rsidRPr="00CB0ADF">
        <w:rPr>
          <w:rFonts w:ascii="Times New Roman" w:hAnsi="Times New Roman" w:cs="Times New Roman"/>
        </w:rPr>
        <w:t>). However, when founder effects are of intermediate strength (e.g. proportion of founding alleles = 0.2), HCN is maintained for longer 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EE0034">
        <w:rPr>
          <w:rFonts w:ascii="Times New Roman" w:hAnsi="Times New Roman" w:cs="Times New Roman"/>
        </w:rPr>
        <w:t>figure 6</w:t>
      </w:r>
      <w:r w:rsidR="00EE0034" w:rsidRPr="00EE0034">
        <w:rPr>
          <w:rFonts w:ascii="Times New Roman" w:hAnsi="Times New Roman" w:cs="Times New Roman"/>
          <w:i/>
        </w:rPr>
        <w:t>d</w:t>
      </w:r>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77777777"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32EAC11F" w14:textId="00C3D8F0"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migration rate, increasing the maximum strength of selection increased the mean strength of </w:t>
      </w:r>
      <w:r>
        <w:rPr>
          <w:rFonts w:ascii="Times New Roman" w:hAnsi="Times New Roman" w:cs="Times New Roman"/>
        </w:rPr>
        <w:lastRenderedPageBreak/>
        <w:t>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nd the proportion of significantly positive clines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 in the absence of migration, selection increased the strength of clines from zero (</w:t>
      </w:r>
      <w:r>
        <w:rPr>
          <w:rFonts w:ascii="Times New Roman" w:hAnsi="Times New Roman" w:cs="Times New Roman"/>
          <w:i/>
        </w:rPr>
        <w:t xml:space="preserve">s = </w:t>
      </w:r>
      <w:r>
        <w:rPr>
          <w:rFonts w:ascii="Times New Roman" w:hAnsi="Times New Roman" w:cs="Times New Roman"/>
        </w:rPr>
        <w:t>0) to 0.037 (</w:t>
      </w:r>
      <w:r>
        <w:rPr>
          <w:rFonts w:ascii="Times New Roman" w:hAnsi="Times New Roman" w:cs="Times New Roman"/>
          <w:i/>
        </w:rPr>
        <w:t xml:space="preserve">s </w:t>
      </w:r>
      <w:r>
        <w:rPr>
          <w:rFonts w:ascii="Times New Roman" w:hAnsi="Times New Roman" w:cs="Times New Roman"/>
        </w:rPr>
        <w:t>= 0.2) and the frequency of significantly positive clines 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0.025). Nonetheless, increasing migration reduced 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03A4FC8A"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f genetic drift and selection in the formation of clines in HCN?</w:t>
      </w:r>
    </w:p>
    <w:p w14:paraId="1ACB83DA" w14:textId="58073071" w:rsidR="0044259C" w:rsidRDefault="0044259C" w:rsidP="00E03818">
      <w:pPr>
        <w:spacing w:line="480" w:lineRule="auto"/>
        <w:rPr>
          <w:rFonts w:ascii="Times New Roman" w:hAnsi="Times New Roman" w:cs="Times New Roman"/>
        </w:rPr>
      </w:pPr>
      <w:r>
        <w:rPr>
          <w:rFonts w:ascii="Times New Roman" w:hAnsi="Times New Roman" w:cs="Times New Roman"/>
        </w:rPr>
        <w:tab/>
        <w:t>In the presence of an opposing drift gradien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n the absence of migration, the mean slope of clines became positive and positive clines were more common only when the selection coefficient was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 xml:space="preserve">). In 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 xml:space="preserve">). Thus, </w:t>
      </w:r>
      <w:r>
        <w:rPr>
          <w:rFonts w:ascii="Times New Roman" w:hAnsi="Times New Roman" w:cs="Times New Roman"/>
          <w:i/>
        </w:rPr>
        <w:t xml:space="preserve">s = </w:t>
      </w:r>
      <w:r>
        <w:rPr>
          <w:rFonts w:ascii="Times New Roman" w:hAnsi="Times New Roman" w:cs="Times New Roman"/>
        </w:rPr>
        <w:t>0.005 represents the threshold where the proportion of positive and negative clines are approximately equal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Below this, drift dominated making negative clines more common and when </w:t>
      </w:r>
      <w:r w:rsidRPr="00971DAE">
        <w:rPr>
          <w:rFonts w:ascii="Times New Roman" w:hAnsi="Times New Roman" w:cs="Times New Roman"/>
          <w:i/>
        </w:rPr>
        <w:t>s</w:t>
      </w:r>
      <w:r>
        <w:rPr>
          <w:rFonts w:ascii="Times New Roman" w:hAnsi="Times New Roman" w:cs="Times New Roman"/>
        </w:rPr>
        <w:t xml:space="preserve"> &gt; 0.005, selection dominated and the frequency of positive clines rapidly increases to 100%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lastRenderedPageBreak/>
        <w:t>Discussion</w:t>
      </w:r>
    </w:p>
    <w:p w14:paraId="737D3F5B" w14:textId="77777777"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In this paper, we build off of recent empirical work identifying the presence of parallel urban-rural clines in the frequency of hydrogen cyanide (HCN) across eastern North American citi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We used spatially-explicit, agent-based simulations to </w:t>
      </w:r>
      <w:r>
        <w:rPr>
          <w:rFonts w:ascii="Times New Roman" w:hAnsi="Times New Roman" w:cs="Times New Roman"/>
        </w:rPr>
        <w:t>examine the formation of</w:t>
      </w:r>
      <w:r w:rsidRPr="007E56B0">
        <w:rPr>
          <w:rFonts w:ascii="Times New Roman" w:hAnsi="Times New Roman" w:cs="Times New Roman"/>
        </w:rPr>
        <w:t xml:space="preserve"> parallel clines in non-additive traits—of which HCN is an example—</w:t>
      </w:r>
      <w:r>
        <w:rPr>
          <w:rFonts w:ascii="Times New Roman" w:hAnsi="Times New Roman" w:cs="Times New Roman"/>
        </w:rPr>
        <w:t>under varying levels of genetic drift, gene flow and selection</w:t>
      </w:r>
      <w:r w:rsidRPr="007E56B0">
        <w:rPr>
          <w:rFonts w:ascii="Times New Roman" w:hAnsi="Times New Roman" w:cs="Times New Roman"/>
        </w:rPr>
        <w:t xml:space="preserve">. We found that independent of how drift is manipulated (e.g. through serial founder events or a gradient in maximum population size), drift lead overwhelmingly to the formation of positive clines and steeper drift gradients generated more strongly positive clines, although these effects decreased with increasing migration. However, clines formed by drift alone were substantially weaker than those generated by selection,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cyanogenesis clines in white clover.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Pr>
          <w:rFonts w:ascii="Times New Roman" w:hAnsi="Times New Roman" w:cs="Times New Roman"/>
        </w:rPr>
        <w:t xml:space="preserve">drift and other </w:t>
      </w:r>
      <w:r w:rsidRPr="007E56B0">
        <w:rPr>
          <w:rFonts w:ascii="Times New Roman" w:hAnsi="Times New Roman" w:cs="Times New Roman"/>
        </w:rPr>
        <w:t>evolutionary mechanisms in the formation of 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Evolution of cyanogenesis clines in Trifolium</w:t>
      </w:r>
    </w:p>
    <w:p w14:paraId="784AAE8B" w14:textId="77777777"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w:t>
      </w:r>
      <w:r w:rsidRPr="007E56B0">
        <w:rPr>
          <w:rFonts w:ascii="Times New Roman" w:hAnsi="Times New Roman" w:cs="Times New Roman"/>
        </w:rPr>
        <w:lastRenderedPageBreak/>
        <w:t xml:space="preserve">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This work has since been extended and clines in the frequency of HCN appear quite common, with higher 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11"/>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11"/>
      <w:r w:rsidRPr="007E56B0">
        <w:rPr>
          <w:rStyle w:val="CommentReference"/>
          <w:rFonts w:ascii="Times New Roman" w:hAnsi="Times New Roman" w:cs="Times New Roman"/>
        </w:rPr>
        <w:commentReference w:id="11"/>
      </w:r>
      <w:r w:rsidRPr="007E56B0">
        <w:rPr>
          <w:rFonts w:ascii="Times New Roman" w:hAnsi="Times New Roman" w:cs="Times New Roman"/>
        </w:rPr>
        <w:t xml:space="preserve">. Thus, when a trait’s genetic architecture predisposes populations to evolve in a particularly direction under the effects of drift alone, drift must be rejected as a null hypothesis prior to invoking the role of selection in generating adaptive </w:t>
      </w:r>
      <w:r w:rsidRPr="007E56B0">
        <w:rPr>
          <w:rFonts w:ascii="Times New Roman" w:hAnsi="Times New Roman" w:cs="Times New Roman"/>
        </w:rPr>
        <w:lastRenderedPageBreak/>
        <w:t>differentiation. Observing more clines in natural populations than would be expected under drift alone is one way to address; null distributions for the proportion of clines expected under drift can be generated through simulations and compared to the actual proportion observed in nature. Ideally, simulations would be parameterized with 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631385FF" w14:textId="77777777" w:rsidR="00E27AE2" w:rsidRPr="007E56B0" w:rsidRDefault="00E27AE2" w:rsidP="00E27AE2">
      <w:pPr>
        <w:spacing w:line="480" w:lineRule="auto"/>
        <w:ind w:firstLine="720"/>
        <w:rPr>
          <w:rFonts w:ascii="Times New Roman" w:hAnsi="Times New Roman" w:cs="Times New Roman"/>
        </w:rPr>
      </w:pPr>
      <w:commentRangeStart w:id="12"/>
      <w:r w:rsidRPr="007E56B0">
        <w:rPr>
          <w:rFonts w:ascii="Times New Roman" w:hAnsi="Times New Roman" w:cs="Times New Roman"/>
        </w:rPr>
        <w:t xml:space="preserve">While </w:t>
      </w:r>
      <w:commentRangeEnd w:id="12"/>
      <w:r>
        <w:rPr>
          <w:rStyle w:val="CommentReference"/>
        </w:rPr>
        <w:commentReference w:id="12"/>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vary between 0 (urban) and 1 (rural) for all regressions (see supplementary material: </w:t>
      </w:r>
      <w:commentRangeStart w:id="13"/>
      <w:r w:rsidRPr="007E56B0">
        <w:rPr>
          <w:rFonts w:ascii="Times New Roman" w:hAnsi="Times New Roman" w:cs="Times New Roman"/>
        </w:rPr>
        <w:t>“Comparison of standardized slopes from simulated and empirical data”</w:t>
      </w:r>
      <w:commentRangeEnd w:id="13"/>
      <w:r w:rsidRPr="007E56B0">
        <w:rPr>
          <w:rStyle w:val="CommentReference"/>
          <w:rFonts w:ascii="Times New Roman" w:hAnsi="Times New Roman" w:cs="Times New Roman"/>
        </w:rPr>
        <w:commentReference w:id="13"/>
      </w:r>
      <w:r w:rsidRPr="007E56B0">
        <w:rPr>
          <w:rFonts w:ascii="Times New Roman" w:hAnsi="Times New Roman" w:cs="Times New Roman"/>
        </w:rPr>
        <w:t xml:space="preserve">). </w:t>
      </w:r>
      <w:r>
        <w:rPr>
          <w:rFonts w:ascii="Times New Roman" w:hAnsi="Times New Roman" w:cs="Times New Roman"/>
        </w:rPr>
        <w:t xml:space="preserve">Even under a weak gradient in drift and high migration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w:t>
      </w:r>
      <w:r w:rsidRPr="007E56B0">
        <w:rPr>
          <w:rFonts w:ascii="Times New Roman" w:hAnsi="Times New Roman" w:cs="Times New Roman"/>
        </w:rPr>
        <w:lastRenderedPageBreak/>
        <w:t xml:space="preserve">suggesting drift can generate clines as strong as those observed across cities. However, the absence of decreases in neutral genetic diversity in urban populations suggests that genetic drift is not an 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cyanogenesis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77777777"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xml:space="preserve">, coupled with knowledge of the focal trait’s genetic </w:t>
      </w:r>
      <w:r>
        <w:rPr>
          <w:rFonts w:ascii="Times New Roman" w:hAnsi="Times New Roman" w:cs="Times New Roman"/>
        </w:rPr>
        <w:lastRenderedPageBreak/>
        <w:t>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many systems. </w:t>
      </w:r>
    </w:p>
    <w:p w14:paraId="643F9966" w14:textId="77777777"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r>
        <w:rPr>
          <w:rFonts w:ascii="Times New Roman" w:hAnsi="Times New Roman" w:cs="Times New Roman"/>
        </w:rPr>
        <w:t xml:space="preserve"> and insects (</w:t>
      </w:r>
      <w:commentRangeStart w:id="14"/>
      <w:r>
        <w:rPr>
          <w:rFonts w:ascii="Times New Roman" w:hAnsi="Times New Roman" w:cs="Times New Roman"/>
        </w:rPr>
        <w:t xml:space="preserve">Diamond et al. 2018, </w:t>
      </w:r>
      <w:r>
        <w:rPr>
          <w:rFonts w:ascii="Times New Roman" w:hAnsi="Times New Roman" w:cs="Times New Roman"/>
          <w:i/>
        </w:rPr>
        <w:t>this issue</w:t>
      </w:r>
      <w:commentRangeEnd w:id="14"/>
      <w:r>
        <w:rPr>
          <w:rStyle w:val="CommentReference"/>
        </w:rPr>
        <w:commentReference w:id="14"/>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77777777"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w:t>
      </w:r>
      <w:r>
        <w:rPr>
          <w:rFonts w:ascii="Times New Roman" w:hAnsi="Times New Roman" w:cs="Times New Roman"/>
        </w:rPr>
        <w:lastRenderedPageBreak/>
        <w:t xml:space="preserve">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In contrast, white 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B929648"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 resulting in no mean change in allele frequencies 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as 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In contrast, clines in HCN were overwhelmingly positive, suggesting that the epistatic interaction among underlying loci makes natural populations particularly susceptible to </w:t>
      </w:r>
      <w:r>
        <w:rPr>
          <w:rFonts w:ascii="Times New Roman" w:hAnsi="Times New Roman" w:cs="Times New Roman"/>
        </w:rPr>
        <w:lastRenderedPageBreak/>
        <w:t xml:space="preserve">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However, isolation-by-distance can lead to repeated clines at single-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214AF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would have to be ruled out prior to invoking selection.</w:t>
      </w:r>
    </w:p>
    <w:p w14:paraId="03D6C9F8" w14:textId="77777777"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15"/>
      <w:r>
        <w:rPr>
          <w:rFonts w:ascii="Times New Roman" w:hAnsi="Times New Roman" w:cs="Times New Roman"/>
        </w:rPr>
        <w:t xml:space="preserve">While </w:t>
      </w:r>
      <w:commentRangeEnd w:id="15"/>
      <w:r>
        <w:rPr>
          <w:rStyle w:val="CommentReference"/>
        </w:rPr>
        <w:commentReference w:id="15"/>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Nonetheless, in the absence of migration or selection, local genetic drift acting within independent populations is expected to eliminate clines as different alleles become fixed or lost across populations. However, small amounts of migration, which averages allele frequencies among neighboring populations and slows the loss or fixation of alleles, may reduce the extent to which drift eliminates clines and allow for more long-term maintenance of clines. Selection, on the other hand, can maintain clines indefinitely, although clines become increasing non-linear as time proceeds and populations become fixed for alleles on opposing sides of the population where alleles have equal fitness. Again, migration may slow the fixation of alleles resulting in more long-term maintenance of linear clines in phenotype frequencies. </w:t>
      </w:r>
    </w:p>
    <w:p w14:paraId="620EDC6C" w14:textId="7777777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opposing drift gradients constrained the formation of parallel clines due to selection; selection had to be five times stronger to generate predominantly positive clines in the presence of opposing drift gradients relative to simulations that lacked drift (Figure 7). The presence and strength of clines </w:t>
      </w:r>
      <w:r>
        <w:rPr>
          <w:rFonts w:ascii="Times New Roman" w:hAnsi="Times New Roman" w:cs="Times New Roman"/>
        </w:rPr>
        <w:lastRenderedPageBreak/>
        <w:t xml:space="preserve">in such cases thus reflects a balance between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777777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epistatically-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16"/>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w:t>
      </w:r>
      <w:r>
        <w:rPr>
          <w:rFonts w:ascii="Times New Roman" w:hAnsi="Times New Roman" w:cs="Times New Roman"/>
        </w:rPr>
        <w:lastRenderedPageBreak/>
        <w:t xml:space="preserve">allelic combinations that can influence resulting phenotypes. </w:t>
      </w:r>
      <w:commentRangeEnd w:id="16"/>
      <w:r>
        <w:rPr>
          <w:rStyle w:val="CommentReference"/>
        </w:rPr>
        <w:commentReference w:id="16"/>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0D70F8F6"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cyanogenesis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as well </w:t>
      </w:r>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xml:space="preserve">. Second, showing that more clines are observed in nature than would be expected under drift suggests that other 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3B42C9">
        <w:rPr>
          <w:rFonts w:ascii="Times New Roman" w:hAnsi="Times New Roman" w:cs="Times New Roman"/>
          <w:i/>
        </w:rPr>
        <w:t>one</w:t>
      </w:r>
      <w:r>
        <w:rPr>
          <w:rFonts w:ascii="Times New Roman" w:hAnsi="Times New Roman" w:cs="Times New Roman"/>
        </w:rPr>
        <w:t xml:space="preserve"> cline but rather rejects drift as a mechanism producing </w:t>
      </w:r>
      <w:r w:rsidRPr="003B42C9">
        <w:rPr>
          <w:rFonts w:ascii="Times New Roman" w:hAnsi="Times New Roman" w:cs="Times New Roman"/>
          <w:i/>
        </w:rPr>
        <w:t>all</w:t>
      </w:r>
      <w:r>
        <w:rPr>
          <w:rFonts w:ascii="Times New Roman" w:hAnsi="Times New Roman" w:cs="Times New Roman"/>
        </w:rPr>
        <w:t xml:space="preserve"> clines. Finally, showing that individual loci underlying focal </w:t>
      </w:r>
      <w:r>
        <w:rPr>
          <w:rFonts w:ascii="Times New Roman" w:hAnsi="Times New Roman" w:cs="Times New Roman"/>
        </w:rPr>
        <w:lastRenderedPageBreak/>
        <w:t xml:space="preserve">traits consistently clin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1"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2"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6586BE6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and M.T.J.J. conceived of the study. </w:t>
      </w:r>
      <w:r w:rsidR="00212AC5">
        <w:rPr>
          <w:rFonts w:ascii="Times New Roman" w:hAnsi="Times New Roman" w:cs="Times New Roman"/>
        </w:rPr>
        <w:t xml:space="preserve">J.S.S. developed the simulations, analyzed the data and wrote the manuscript with input and comments from R.W.N. and M.T.J.J.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8F949D"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 xml:space="preserve">J.S.S was supported by an NSERC CGS-M and an OGS scholarship. This project was supported by </w:t>
      </w:r>
      <w:commentRangeStart w:id="17"/>
      <w:r w:rsidRPr="00212AC5">
        <w:rPr>
          <w:rFonts w:ascii="Times New Roman" w:hAnsi="Times New Roman" w:cs="Times New Roman"/>
          <w:color w:val="FF0000"/>
        </w:rPr>
        <w:t xml:space="preserve">XXX </w:t>
      </w:r>
      <w:r>
        <w:rPr>
          <w:rFonts w:ascii="Times New Roman" w:hAnsi="Times New Roman" w:cs="Times New Roman"/>
        </w:rPr>
        <w:t xml:space="preserve">to R.W.N. and </w:t>
      </w:r>
      <w:r w:rsidRPr="00212AC5">
        <w:rPr>
          <w:rFonts w:ascii="Times New Roman" w:hAnsi="Times New Roman" w:cs="Times New Roman"/>
          <w:color w:val="FF0000"/>
        </w:rPr>
        <w:t xml:space="preserve">XXX </w:t>
      </w:r>
      <w:r>
        <w:rPr>
          <w:rFonts w:ascii="Times New Roman" w:hAnsi="Times New Roman" w:cs="Times New Roman"/>
        </w:rPr>
        <w:t>to M.T.J.J.</w:t>
      </w:r>
      <w:commentRangeEnd w:id="17"/>
      <w:r>
        <w:rPr>
          <w:rStyle w:val="CommentReference"/>
        </w:rPr>
        <w:commentReference w:id="17"/>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6652EF1B"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members of the Ness and Johnson labs for helpful discussions during the development of these simulations. </w:t>
      </w:r>
      <w:r w:rsidR="00B2487C">
        <w:rPr>
          <w:rFonts w:ascii="Times New Roman" w:hAnsi="Times New Roman" w:cs="Times New Roman"/>
        </w:rPr>
        <w:t xml:space="preserve">We thank </w:t>
      </w:r>
      <w:commentRangeStart w:id="18"/>
      <w:r w:rsidR="00B2487C" w:rsidRPr="00B2487C">
        <w:rPr>
          <w:rFonts w:ascii="Times New Roman" w:hAnsi="Times New Roman" w:cs="Times New Roman"/>
          <w:color w:val="FF0000"/>
        </w:rPr>
        <w:t>XXX</w:t>
      </w:r>
      <w:commentRangeEnd w:id="18"/>
      <w:r w:rsidR="00B2487C" w:rsidRPr="00B2487C">
        <w:rPr>
          <w:rStyle w:val="CommentReference"/>
          <w:color w:val="FF0000"/>
        </w:rPr>
        <w:commentReference w:id="18"/>
      </w:r>
      <w:r w:rsidR="00B2487C">
        <w:rPr>
          <w:rFonts w:ascii="Times New Roman" w:hAnsi="Times New Roman" w:cs="Times New Roman"/>
          <w:color w:val="000000" w:themeColor="text1"/>
        </w:rPr>
        <w:t xml:space="preserve">, whose comments greatly improved the manuscript. We thank HPCNODE1 for </w:t>
      </w:r>
      <w:r w:rsidR="00321401">
        <w:rPr>
          <w:rFonts w:ascii="Times New Roman" w:hAnsi="Times New Roman" w:cs="Times New Roman"/>
          <w:color w:val="000000" w:themeColor="text1"/>
        </w:rPr>
        <w:t xml:space="preserve">providing </w:t>
      </w:r>
      <w:bookmarkStart w:id="19" w:name="_GoBack"/>
      <w:bookmarkEnd w:id="19"/>
      <w:r w:rsidR="00B2487C">
        <w:rPr>
          <w:rFonts w:ascii="Times New Roman" w:hAnsi="Times New Roman" w:cs="Times New Roman"/>
          <w:color w:val="000000" w:themeColor="text1"/>
        </w:rPr>
        <w:t xml:space="preserve">the computing power 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3"/>
          <w:footerReference w:type="default" r:id="rId14"/>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053965"/>
                    </a:xfrm>
                    <a:prstGeom prst="rect">
                      <a:avLst/>
                    </a:prstGeom>
                  </pic:spPr>
                </pic:pic>
              </a:graphicData>
            </a:graphic>
          </wp:inline>
        </w:drawing>
      </w:r>
    </w:p>
    <w:p w14:paraId="4D17EC1F" w14:textId="77777777" w:rsidR="005433A8" w:rsidRPr="00353D38" w:rsidRDefault="005433A8" w:rsidP="005433A8">
      <w:pPr>
        <w:tabs>
          <w:tab w:val="left" w:pos="5421"/>
        </w:tabs>
        <w:rPr>
          <w:rFonts w:ascii="Times New Roman" w:hAnsi="Times New Roman" w:cs="Times New Roman"/>
        </w:rPr>
      </w:pPr>
      <w:commentRangeStart w:id="20"/>
      <w:r w:rsidRPr="00353D38">
        <w:rPr>
          <w:rFonts w:ascii="Times New Roman" w:hAnsi="Times New Roman" w:cs="Times New Roman"/>
          <w:b/>
          <w:lang w:val="en-US"/>
        </w:rPr>
        <w:t>Figure 1</w:t>
      </w:r>
      <w:commentRangeEnd w:id="20"/>
      <w:r w:rsidR="00212AC5">
        <w:rPr>
          <w:rStyle w:val="CommentReference"/>
        </w:rPr>
        <w:commentReference w:id="20"/>
      </w:r>
      <w:r w:rsidRPr="00353D38">
        <w:rPr>
          <w:rFonts w:ascii="Times New Roman" w:hAnsi="Times New Roman" w:cs="Times New Roman"/>
          <w:b/>
          <w:lang w:val="en-US"/>
        </w:rPr>
        <w:t xml:space="preserve">: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The frequency of HCN will only increase if the frequency of both underlying </w:t>
      </w:r>
      <w:r w:rsidR="00353D38" w:rsidRPr="00353D38">
        <w:rPr>
          <w:rFonts w:ascii="Times New Roman" w:hAnsi="Times New Roman" w:cs="Times New Roman"/>
        </w:rPr>
        <w:t>dominant</w:t>
      </w:r>
      <w:r w:rsidRPr="00353D38">
        <w:rPr>
          <w:rFonts w:ascii="Times New Roman" w:hAnsi="Times New Roman" w:cs="Times New Roman"/>
        </w:rPr>
        <w:t xml:space="preserve"> alleles increases (Table inse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0B508ABE"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simulations to manipulate the amount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migration rat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opulation creation probabil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probability that a new population is created. Actual probability depends on the populations size such that larger populations have a greater probability of creating new ones. Value is fixed at 1.0 so that populations at carrying capacity are guaranteed to 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51E554B8" w:rsidR="00695730" w:rsidRPr="00353D38" w:rsidRDefault="004853D4" w:rsidP="00695730">
      <w:pPr>
        <w:rPr>
          <w:rFonts w:ascii="Times New Roman" w:hAnsi="Times New Roman" w:cs="Times New Roman"/>
        </w:rPr>
      </w:pPr>
      <w:r w:rsidRPr="004853D4">
        <w:rPr>
          <w:rFonts w:ascii="Times New Roman" w:hAnsi="Times New Roman" w:cs="Times New Roman"/>
          <w:noProof/>
          <w:lang w:val="en-US"/>
        </w:rPr>
        <w:lastRenderedPageBreak/>
        <w:drawing>
          <wp:inline distT="0" distB="0" distL="0" distR="0" wp14:anchorId="65EFFAB9" wp14:editId="309EF204">
            <wp:extent cx="5943600" cy="39458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945890"/>
                    </a:xfrm>
                    <a:prstGeom prst="rect">
                      <a:avLst/>
                    </a:prstGeom>
                  </pic:spPr>
                </pic:pic>
              </a:graphicData>
            </a:graphic>
          </wp:inline>
        </w:drawing>
      </w:r>
    </w:p>
    <w:p w14:paraId="72030832" w14:textId="414D51BF"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By creating a spatial gradient in carrying capacity (</w:t>
      </w:r>
      <w:r w:rsidRPr="00353D38">
        <w:rPr>
          <w:rFonts w:ascii="Times New Roman" w:hAnsi="Times New Roman" w:cs="Times New Roman"/>
          <w:i/>
        </w:rPr>
        <w:t>K</w:t>
      </w:r>
      <w:r w:rsidRPr="00353D38">
        <w:rPr>
          <w:rFonts w:ascii="Times New Roman" w:hAnsi="Times New Roman" w:cs="Times New Roman"/>
        </w:rPr>
        <w:t>) across the linear matrix, thereby placing an upper limit on the population size (</w:t>
      </w:r>
      <w:r w:rsidRPr="00353D38">
        <w:rPr>
          <w:rFonts w:ascii="Times New Roman" w:hAnsi="Times New Roman" w:cs="Times New Roman"/>
          <w:i/>
        </w:rPr>
        <w:t>N</w:t>
      </w:r>
      <w:r w:rsidRPr="00353D38">
        <w:rPr>
          <w:rFonts w:ascii="Times New Roman" w:hAnsi="Times New Roman" w:cs="Times New Roman"/>
        </w:rPr>
        <w:t>) in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case, all patches (separated by solid vertical lines) started with populations at 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Through 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migration. Every generation, we track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77777777" w:rsidR="00695730" w:rsidRPr="00353D38" w:rsidRDefault="00695730" w:rsidP="00695730">
      <w:pPr>
        <w:rPr>
          <w:rFonts w:ascii="Times New Roman" w:hAnsi="Times New Roman" w:cs="Times New Roman"/>
        </w:rPr>
      </w:pPr>
      <w:r w:rsidRPr="00353D38">
        <w:rPr>
          <w:rFonts w:ascii="Times New Roman" w:hAnsi="Times New Roman" w:cs="Times New Roman"/>
          <w:noProof/>
          <w:lang w:val="en-US"/>
        </w:rPr>
        <w:lastRenderedPageBreak/>
        <w:drawing>
          <wp:inline distT="0" distB="0" distL="0" distR="0" wp14:anchorId="0448A64C" wp14:editId="722062C2">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67330"/>
                    </a:xfrm>
                    <a:prstGeom prst="rect">
                      <a:avLst/>
                    </a:prstGeom>
                  </pic:spPr>
                </pic:pic>
              </a:graphicData>
            </a:graphic>
          </wp:inline>
        </w:drawing>
      </w:r>
    </w:p>
    <w:p w14:paraId="1C7FE7F5"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Pr="00353D38">
        <w:rPr>
          <w:rFonts w:ascii="Times New Roman" w:hAnsi="Times New Roman" w:cs="Times New Roman"/>
        </w:rPr>
        <w:t xml:space="preserve">), which favoured HCN+ genotypes in rural populations and acyanogenic HCN– genotypes in urban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9B63A45"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migration and selection on the formation of clines in cyanogenesi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igration rates</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555C451C"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120FA7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77777777"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494CBC87"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0E2637C8"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77777777"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77777777"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77777777"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 to gradient in drift running from urban (weak drift) to rural (strong drift) rather than rural-urban, as simulated in other scenarios. These are used to explore drift-selection balance.</w:t>
      </w:r>
    </w:p>
    <w:p w14:paraId="49A4DB96" w14:textId="70554CD2" w:rsidR="0044259C" w:rsidRDefault="00695730" w:rsidP="00695730">
      <w:pPr>
        <w:rPr>
          <w:ins w:id="21" w:author="James Santangelo" w:date="2018-01-17T11:28:00Z"/>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ins w:id="22" w:author="James Santangelo" w:date="2018-01-17T11:28:00Z"/>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956175"/>
                    </a:xfrm>
                    <a:prstGeom prst="rect">
                      <a:avLst/>
                    </a:prstGeom>
                  </pic:spPr>
                </pic:pic>
              </a:graphicData>
            </a:graphic>
          </wp:inline>
        </w:drawing>
      </w:r>
    </w:p>
    <w:p w14:paraId="3154D808" w14:textId="0C73BFD4"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D40C0C">
        <w:rPr>
          <w:rFonts w:ascii="Times New Roman" w:hAnsi="Times New Roman" w:cs="Times New Roman"/>
          <w:i/>
        </w:rPr>
        <w:t>urban</w:t>
      </w:r>
      <w:r w:rsidRPr="00CB0ADF">
        <w:rPr>
          <w:rFonts w:ascii="Times New Roman" w:hAnsi="Times New Roman" w:cs="Times New Roman"/>
        </w:rPr>
        <w:t xml:space="preserve"> population size across the landscape matrix—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migration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m</w:t>
      </w:r>
      <w:r w:rsidRPr="00CB0ADF">
        <w:rPr>
          <w:rFonts w:ascii="Times New Roman" w:hAnsi="Times New Roman" w:cs="Times New Roman"/>
        </w:rPr>
        <w:t xml:space="preserve">igration influenc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3E34ED7C"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0F878BDC" wp14:editId="1D58AF5C">
            <wp:extent cx="4051935" cy="6546949"/>
            <wp:effectExtent l="0" t="0" r="1206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6386" cy="6554140"/>
                    </a:xfrm>
                    <a:prstGeom prst="rect">
                      <a:avLst/>
                    </a:prstGeom>
                  </pic:spPr>
                </pic:pic>
              </a:graphicData>
            </a:graphic>
          </wp:inline>
        </w:drawing>
      </w:r>
    </w:p>
    <w:p w14:paraId="6EB396AF" w14:textId="7440BD5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influenced the mean strength of clines and the proportion of significantly </w:t>
      </w:r>
      <w:r w:rsidR="00753B7F">
        <w:rPr>
          <w:rFonts w:ascii="Times New Roman" w:hAnsi="Times New Roman" w:cs="Times New Roman"/>
        </w:rPr>
        <w:t>positive and negative clines. (</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migration rates: no migration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157D950B"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0DCB84BE" wp14:editId="316D3C09">
            <wp:extent cx="5943600" cy="4401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401185"/>
                    </a:xfrm>
                    <a:prstGeom prst="rect">
                      <a:avLst/>
                    </a:prstGeom>
                  </pic:spPr>
                </pic:pic>
              </a:graphicData>
            </a:graphic>
          </wp:inline>
        </w:drawing>
      </w:r>
    </w:p>
    <w:p w14:paraId="32B3C0AA" w14:textId="192E303F"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Also shown are l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 (</w:t>
      </w:r>
      <w:r w:rsidR="00753B7F" w:rsidRPr="00753B7F">
        <w:rPr>
          <w:rFonts w:ascii="Times New Roman" w:hAnsi="Times New Roman" w:cs="Times New Roman"/>
          <w:i/>
        </w:rPr>
        <w:t>b</w:t>
      </w:r>
      <w:r w:rsidRPr="00CB0ADF">
        <w:rPr>
          <w:rFonts w:ascii="Times New Roman" w:hAnsi="Times New Roman" w:cs="Times New Roman"/>
        </w:rPr>
        <w:t xml:space="preserve">) strong founder </w:t>
      </w:r>
      <w:r w:rsidR="00753B7F">
        <w:rPr>
          <w:rFonts w:ascii="Times New Roman" w:hAnsi="Times New Roman" w:cs="Times New Roman"/>
        </w:rPr>
        <w:t>effects, (</w:t>
      </w:r>
      <w:r w:rsidR="00753B7F" w:rsidRPr="00753B7F">
        <w:rPr>
          <w:rFonts w:ascii="Times New Roman" w:hAnsi="Times New Roman" w:cs="Times New Roman"/>
          <w:i/>
        </w:rPr>
        <w:t>c</w:t>
      </w:r>
      <w:r w:rsidR="00806E20">
        <w:rPr>
          <w:rFonts w:ascii="Times New Roman" w:hAnsi="Times New Roman" w:cs="Times New Roman"/>
        </w:rPr>
        <w:t>) no founder effects</w:t>
      </w:r>
      <w:r w:rsidR="00753B7F">
        <w:rPr>
          <w:rFonts w:ascii="Times New Roman" w:hAnsi="Times New Roman" w:cs="Times New Roman"/>
        </w:rPr>
        <w:t xml:space="preserve"> and (</w:t>
      </w:r>
      <w:r w:rsidR="00753B7F" w:rsidRPr="00753B7F">
        <w:rPr>
          <w:rFonts w:ascii="Times New Roman" w:hAnsi="Times New Roman" w:cs="Times New Roman"/>
          <w:i/>
        </w:rPr>
        <w:t>d</w:t>
      </w:r>
      <w:r w:rsidRPr="00CB0ADF">
        <w:rPr>
          <w:rFonts w:ascii="Times New Roman" w:hAnsi="Times New Roman" w:cs="Times New Roman"/>
        </w:rPr>
        <w:t xml:space="preserve">) intermediate founder effects. </w:t>
      </w:r>
    </w:p>
    <w:p w14:paraId="34F3177E" w14:textId="77777777" w:rsidR="0044259C" w:rsidRDefault="0044259C" w:rsidP="0044259C">
      <w:pPr>
        <w:rPr>
          <w:rFonts w:ascii="Times New Roman" w:hAnsi="Times New Roman" w:cs="Times New Roman"/>
        </w:rPr>
        <w:sectPr w:rsidR="0044259C" w:rsidSect="00C35587">
          <w:pgSz w:w="12240" w:h="15840"/>
          <w:pgMar w:top="1440" w:right="1440" w:bottom="1440" w:left="1440" w:header="708" w:footer="708" w:gutter="0"/>
          <w:cols w:space="708"/>
          <w:docGrid w:linePitch="360"/>
        </w:sectPr>
      </w:pPr>
    </w:p>
    <w:p w14:paraId="6CD91F87" w14:textId="2AF0D4DC" w:rsidR="0044259C"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7422C01B" wp14:editId="495C7005">
            <wp:extent cx="6858000" cy="5593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5593080"/>
                    </a:xfrm>
                    <a:prstGeom prst="rect">
                      <a:avLst/>
                    </a:prstGeom>
                  </pic:spPr>
                </pic:pic>
              </a:graphicData>
            </a:graphic>
          </wp:inline>
        </w:drawing>
      </w:r>
    </w:p>
    <w:p w14:paraId="609B6751" w14:textId="76F9D206" w:rsidR="0044259C" w:rsidRPr="00117B14" w:rsidRDefault="0044259C" w:rsidP="0044259C">
      <w:pPr>
        <w:rPr>
          <w:rFonts w:ascii="Times New Roman" w:hAnsi="Times New Roman" w:cs="Times New Roman"/>
        </w:rPr>
      </w:pPr>
      <w:r>
        <w:rPr>
          <w:rFonts w:ascii="Times New Roman" w:hAnsi="Times New Roman" w:cs="Times New Roman"/>
          <w:b/>
        </w:rPr>
        <w:t xml:space="preserve">Figure 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absence (</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migration, although this effect was reduced in the presence of drift. Similarly, selection influenced the proportion of significantly positive (open triangles with dashed lines) and negative (black inverted triangles with solid line) clines in the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drift gradien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6T11:24:00Z" w:initials="JS">
    <w:p w14:paraId="5F79B2AC" w14:textId="77777777" w:rsidR="006C54A7" w:rsidRDefault="006C54A7">
      <w:pPr>
        <w:pStyle w:val="CommentText"/>
      </w:pPr>
      <w:r>
        <w:rPr>
          <w:rStyle w:val="CommentReference"/>
        </w:rPr>
        <w:annotationRef/>
      </w:r>
      <w:r>
        <w:t xml:space="preserve">Rob—Please confirm affiliations. </w:t>
      </w:r>
    </w:p>
  </w:comment>
  <w:comment w:id="1" w:author="James Santangelo" w:date="2018-01-17T17:56:00Z" w:initials="JS">
    <w:p w14:paraId="50E889DB" w14:textId="170D8757" w:rsidR="006C54A7" w:rsidRDefault="006C54A7">
      <w:pPr>
        <w:pStyle w:val="CommentText"/>
      </w:pPr>
      <w:r>
        <w:rPr>
          <w:rStyle w:val="CommentReference"/>
        </w:rPr>
        <w:annotationRef/>
      </w:r>
      <w:r>
        <w:t xml:space="preserve">Max: 200 words. We’re at 236. Should probably also insert something about urbanization. </w:t>
      </w:r>
    </w:p>
  </w:comment>
  <w:comment w:id="2" w:author="James Santangelo" w:date="2018-01-17T18:03:00Z" w:initials="JS">
    <w:p w14:paraId="2C78C22D" w14:textId="278DA6FA" w:rsidR="00116984" w:rsidRDefault="00116984">
      <w:pPr>
        <w:pStyle w:val="CommentText"/>
      </w:pPr>
      <w:r>
        <w:rPr>
          <w:rStyle w:val="CommentReference"/>
        </w:rPr>
        <w:annotationRef/>
      </w:r>
      <w:r>
        <w:t>Thoughts?</w:t>
      </w:r>
    </w:p>
  </w:comment>
  <w:comment w:id="3" w:author="Rob Ness" w:date="2017-12-18T19:15:00Z" w:initials="RN">
    <w:p w14:paraId="5AC8569C" w14:textId="77777777" w:rsidR="006C54A7" w:rsidRDefault="006C54A7" w:rsidP="00695730">
      <w:pPr>
        <w:pStyle w:val="CommentText"/>
      </w:pPr>
      <w:r>
        <w:rPr>
          <w:rStyle w:val="CommentReference"/>
        </w:rPr>
        <w:annotationRef/>
      </w:r>
      <w:r>
        <w:t>So perhaps the following two paragraphs could be condensed into one paragraph – like this:</w:t>
      </w:r>
    </w:p>
    <w:p w14:paraId="52AF8E9D" w14:textId="77777777" w:rsidR="006C54A7" w:rsidRDefault="006C54A7" w:rsidP="00695730">
      <w:pPr>
        <w:pStyle w:val="CommentText"/>
      </w:pPr>
    </w:p>
    <w:p w14:paraId="33FF051D" w14:textId="77777777" w:rsidR="006C54A7" w:rsidRDefault="006C54A7" w:rsidP="00695730">
      <w:pPr>
        <w:pStyle w:val="CommentText"/>
        <w:numPr>
          <w:ilvl w:val="0"/>
          <w:numId w:val="2"/>
        </w:numPr>
      </w:pPr>
      <w:r>
        <w:t>Clines are assumed adaptive.</w:t>
      </w:r>
    </w:p>
    <w:p w14:paraId="5973E879" w14:textId="77777777" w:rsidR="006C54A7" w:rsidRDefault="006C54A7" w:rsidP="00695730">
      <w:pPr>
        <w:pStyle w:val="CommentText"/>
        <w:numPr>
          <w:ilvl w:val="0"/>
          <w:numId w:val="2"/>
        </w:numPr>
      </w:pPr>
      <w:r>
        <w:t>Single locus clines in alleles or quant traits can happen by drift.</w:t>
      </w:r>
    </w:p>
    <w:p w14:paraId="4EAA59F9" w14:textId="77777777" w:rsidR="006C54A7" w:rsidRDefault="006C54A7" w:rsidP="00695730">
      <w:pPr>
        <w:pStyle w:val="CommentText"/>
        <w:numPr>
          <w:ilvl w:val="0"/>
          <w:numId w:val="2"/>
        </w:numPr>
      </w:pPr>
      <w:r>
        <w:t>But parallel clines are assumed to be selection b/c clines should occur in either direction</w:t>
      </w:r>
    </w:p>
    <w:p w14:paraId="784A947F" w14:textId="77777777" w:rsidR="006C54A7" w:rsidRDefault="006C54A7" w:rsidP="00695730">
      <w:pPr>
        <w:pStyle w:val="CommentText"/>
        <w:numPr>
          <w:ilvl w:val="0"/>
          <w:numId w:val="2"/>
        </w:numPr>
      </w:pPr>
      <w:r>
        <w:t>However, it is underappreciated that such parallel clines can happen by drift (e.g. paniculata)</w:t>
      </w:r>
    </w:p>
    <w:p w14:paraId="602FD3AE" w14:textId="77777777" w:rsidR="006C54A7" w:rsidRDefault="006C54A7" w:rsidP="00695730">
      <w:pPr>
        <w:pStyle w:val="CommentText"/>
      </w:pPr>
    </w:p>
  </w:comment>
  <w:comment w:id="4" w:author="James Santangelo" w:date="2017-12-23T11:50:00Z" w:initials="JS">
    <w:p w14:paraId="25D8AAAE" w14:textId="77777777" w:rsidR="006C54A7" w:rsidRDefault="006C54A7"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5" w:author="Rob Ness" w:date="2017-12-18T19:30:00Z" w:initials="RN">
    <w:p w14:paraId="0418A158" w14:textId="77777777" w:rsidR="006C54A7" w:rsidRDefault="006C54A7" w:rsidP="00695730">
      <w:pPr>
        <w:pStyle w:val="CommentText"/>
      </w:pPr>
      <w:r>
        <w:rPr>
          <w:rStyle w:val="CommentReference"/>
        </w:rPr>
        <w:annotationRef/>
      </w:r>
      <w:r>
        <w:rPr>
          <w:rStyle w:val="CommentReference"/>
        </w:rPr>
        <w:annotationRef/>
      </w:r>
      <w:r>
        <w:t>Do you think its good to lead with selection or drift?</w:t>
      </w:r>
    </w:p>
    <w:p w14:paraId="3FF24F10" w14:textId="77777777" w:rsidR="006C54A7" w:rsidRDefault="006C54A7" w:rsidP="00695730">
      <w:pPr>
        <w:pStyle w:val="CommentText"/>
      </w:pPr>
    </w:p>
    <w:p w14:paraId="4DCFE517" w14:textId="77777777" w:rsidR="006C54A7" w:rsidRDefault="006C54A7"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6" w:author="James Santangelo" w:date="2017-12-23T11:20:00Z" w:initials="JS">
    <w:p w14:paraId="3B9479C0" w14:textId="77777777" w:rsidR="006C54A7" w:rsidRDefault="006C54A7" w:rsidP="00695730">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4A0F7EC9" w14:textId="77777777" w:rsidR="006C54A7" w:rsidRDefault="006C54A7" w:rsidP="00695730">
      <w:pPr>
        <w:pStyle w:val="CommentText"/>
      </w:pPr>
    </w:p>
    <w:p w14:paraId="4F7FBC29" w14:textId="77777777" w:rsidR="006C54A7" w:rsidRDefault="006C54A7" w:rsidP="00695730">
      <w:pPr>
        <w:pStyle w:val="CommentText"/>
      </w:pPr>
      <w:r>
        <w:t xml:space="preserve">Let me know if this makes sense. </w:t>
      </w:r>
    </w:p>
    <w:p w14:paraId="7262543F" w14:textId="77777777" w:rsidR="006C54A7" w:rsidRDefault="006C54A7" w:rsidP="00695730">
      <w:pPr>
        <w:pStyle w:val="CommentText"/>
      </w:pPr>
    </w:p>
    <w:p w14:paraId="4146EF8B" w14:textId="77777777" w:rsidR="006C54A7" w:rsidRDefault="006C54A7" w:rsidP="00695730">
      <w:pPr>
        <w:pStyle w:val="CommentText"/>
      </w:pPr>
    </w:p>
  </w:comment>
  <w:comment w:id="7" w:author="James Santangelo" w:date="2017-12-31T15:26:00Z" w:initials="JS">
    <w:p w14:paraId="59608EAC" w14:textId="0C0875CB" w:rsidR="006C54A7" w:rsidRDefault="006C54A7" w:rsidP="00695730">
      <w:pPr>
        <w:pStyle w:val="CommentText"/>
      </w:pPr>
      <w:r>
        <w:rPr>
          <w:rStyle w:val="CommentReference"/>
        </w:rPr>
        <w:annotationRef/>
      </w:r>
      <w:r>
        <w:t xml:space="preserve">Need to create this. Done for drift scenario 1 but waiting on R script to finish running for drift scenario 2. </w:t>
      </w:r>
    </w:p>
  </w:comment>
  <w:comment w:id="8" w:author="James Santangelo" w:date="2018-01-17T16:26:00Z" w:initials="JS">
    <w:p w14:paraId="6C699E8A" w14:textId="1AD317BB" w:rsidR="006C54A7" w:rsidRDefault="006C54A7">
      <w:pPr>
        <w:pStyle w:val="CommentText"/>
      </w:pPr>
      <w:r>
        <w:rPr>
          <w:rStyle w:val="CommentReference"/>
        </w:rPr>
        <w:annotationRef/>
      </w:r>
      <w:r>
        <w:t xml:space="preserve">Check that this is true. Waiting on R script and need to create supplemental. </w:t>
      </w:r>
    </w:p>
  </w:comment>
  <w:comment w:id="9" w:author="Rob Ness" w:date="2017-12-27T14:52:00Z" w:initials="RN">
    <w:p w14:paraId="1C3637F0" w14:textId="77777777" w:rsidR="006C54A7" w:rsidRDefault="006C54A7" w:rsidP="00695730">
      <w:pPr>
        <w:pStyle w:val="CommentText"/>
      </w:pPr>
      <w:r>
        <w:rPr>
          <w:rStyle w:val="CommentReference"/>
        </w:rPr>
        <w:annotationRef/>
      </w:r>
      <w:r>
        <w:t>Is this correct? LD would require gametes (pollen) to move after selection</w:t>
      </w:r>
    </w:p>
  </w:comment>
  <w:comment w:id="10" w:author="James Santangelo" w:date="2017-12-31T14:41:00Z" w:initials="JS">
    <w:p w14:paraId="670CB65F" w14:textId="77777777" w:rsidR="006C54A7" w:rsidRDefault="006C54A7" w:rsidP="00695730">
      <w:pPr>
        <w:pStyle w:val="CommentText"/>
      </w:pPr>
      <w:r>
        <w:rPr>
          <w:rStyle w:val="CommentReference"/>
        </w:rPr>
        <w:annotationRef/>
      </w:r>
      <w:r>
        <w:t xml:space="preserve">Yes this is correct. </w:t>
      </w:r>
    </w:p>
  </w:comment>
  <w:comment w:id="11" w:author="James Santangelo" w:date="2018-01-11T16:42:00Z" w:initials="JS">
    <w:p w14:paraId="23AF450F" w14:textId="77777777" w:rsidR="006C54A7" w:rsidRDefault="006C54A7" w:rsidP="00E27AE2">
      <w:pPr>
        <w:pStyle w:val="CommentText"/>
      </w:pPr>
      <w:r>
        <w:rPr>
          <w:rStyle w:val="CommentReference"/>
        </w:rPr>
        <w:annotationRef/>
      </w:r>
      <w:r>
        <w:t>Have to manually insert Johnson et al. citation</w:t>
      </w:r>
    </w:p>
  </w:comment>
  <w:comment w:id="12" w:author="James Santangelo" w:date="2018-01-15T11:38:00Z" w:initials="JS">
    <w:p w14:paraId="15F919CF" w14:textId="77777777" w:rsidR="006C54A7" w:rsidRDefault="006C54A7" w:rsidP="00E27AE2">
      <w:pPr>
        <w:pStyle w:val="CommentText"/>
      </w:pPr>
      <w:r>
        <w:rPr>
          <w:rStyle w:val="CommentReference"/>
        </w:rPr>
        <w:annotationRef/>
      </w:r>
      <w:r>
        <w:t>Might consider moving some of this to methods/results</w:t>
      </w:r>
    </w:p>
  </w:comment>
  <w:comment w:id="13" w:author="James Santangelo" w:date="2018-01-11T16:42:00Z" w:initials="JS">
    <w:p w14:paraId="105FC702" w14:textId="77777777" w:rsidR="006C54A7" w:rsidRDefault="006C54A7" w:rsidP="00E27AE2">
      <w:pPr>
        <w:pStyle w:val="CommentText"/>
      </w:pPr>
      <w:r>
        <w:rPr>
          <w:rStyle w:val="CommentReference"/>
        </w:rPr>
        <w:annotationRef/>
      </w:r>
      <w:r>
        <w:t>Need to create supplemental</w:t>
      </w:r>
    </w:p>
  </w:comment>
  <w:comment w:id="14" w:author="James Santangelo" w:date="2018-01-13T13:52:00Z" w:initials="JS">
    <w:p w14:paraId="45626308" w14:textId="77777777" w:rsidR="006C54A7" w:rsidRDefault="006C54A7" w:rsidP="00E27AE2">
      <w:pPr>
        <w:pStyle w:val="CommentText"/>
      </w:pPr>
      <w:r>
        <w:rPr>
          <w:rStyle w:val="CommentReference"/>
        </w:rPr>
        <w:annotationRef/>
      </w:r>
      <w:r>
        <w:t>Need to cite manually.</w:t>
      </w:r>
    </w:p>
  </w:comment>
  <w:comment w:id="15" w:author="James Santangelo" w:date="2018-01-13T17:43:00Z" w:initials="JS">
    <w:p w14:paraId="6A7DF26F" w14:textId="77777777" w:rsidR="006C54A7" w:rsidRDefault="006C54A7" w:rsidP="00E27AE2">
      <w:pPr>
        <w:pStyle w:val="CommentText"/>
      </w:pPr>
      <w:r>
        <w:rPr>
          <w:rStyle w:val="CommentReference"/>
        </w:rPr>
        <w:annotationRef/>
      </w:r>
      <w:r>
        <w:t>Paragraph can likely be strengthened with references and data.</w:t>
      </w:r>
    </w:p>
  </w:comment>
  <w:comment w:id="16" w:author="James Santangelo" w:date="2018-01-15T11:45:00Z" w:initials="JS">
    <w:p w14:paraId="7CCA85EE" w14:textId="77777777" w:rsidR="006C54A7" w:rsidRDefault="006C54A7"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17" w:author="James Santangelo" w:date="2018-01-17T17:26:00Z" w:initials="JS">
    <w:p w14:paraId="3644FF56" w14:textId="11AAA588" w:rsidR="006C54A7" w:rsidRDefault="006C54A7">
      <w:pPr>
        <w:pStyle w:val="CommentText"/>
      </w:pPr>
      <w:r>
        <w:rPr>
          <w:rStyle w:val="CommentReference"/>
        </w:rPr>
        <w:annotationRef/>
      </w:r>
      <w:r>
        <w:t xml:space="preserve">Please complete. </w:t>
      </w:r>
    </w:p>
  </w:comment>
  <w:comment w:id="18" w:author="James Santangelo" w:date="2018-01-17T17:35:00Z" w:initials="JS">
    <w:p w14:paraId="378F51D8" w14:textId="0F37CD38" w:rsidR="006C54A7" w:rsidRDefault="006C54A7">
      <w:pPr>
        <w:pStyle w:val="CommentText"/>
      </w:pPr>
      <w:r>
        <w:rPr>
          <w:rStyle w:val="CommentReference"/>
        </w:rPr>
        <w:annotationRef/>
      </w:r>
      <w:r>
        <w:t xml:space="preserve">To be completed when comments are in. </w:t>
      </w:r>
    </w:p>
  </w:comment>
  <w:comment w:id="20" w:author="James Santangelo" w:date="2018-01-17T17:28:00Z" w:initials="JS">
    <w:p w14:paraId="0E4FE94F" w14:textId="25F68542" w:rsidR="006C54A7" w:rsidRDefault="006C54A7">
      <w:pPr>
        <w:pStyle w:val="CommentText"/>
      </w:pPr>
      <w:r>
        <w:rPr>
          <w:rStyle w:val="CommentReference"/>
        </w:rPr>
        <w:annotationRef/>
      </w:r>
      <w:r>
        <w:t xml:space="preserve">For submission, figures will be uploaded as separate file. Figure and table legends will be on a separate page at the end of main text, after referenc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79B2AC" w15:done="0"/>
  <w15:commentEx w15:paraId="50E889DB" w15:done="0"/>
  <w15:commentEx w15:paraId="2C78C22D" w15:done="0"/>
  <w15:commentEx w15:paraId="602FD3AE" w15:done="0"/>
  <w15:commentEx w15:paraId="25D8AAAE" w15:paraIdParent="602FD3AE" w15:done="0"/>
  <w15:commentEx w15:paraId="4DCFE517" w15:done="0"/>
  <w15:commentEx w15:paraId="4146EF8B" w15:paraIdParent="4DCFE517" w15:done="0"/>
  <w15:commentEx w15:paraId="59608EAC" w15:done="0"/>
  <w15:commentEx w15:paraId="6C699E8A" w15:done="0"/>
  <w15:commentEx w15:paraId="1C3637F0" w15:done="0"/>
  <w15:commentEx w15:paraId="670CB65F" w15:paraIdParent="1C3637F0" w15:done="0"/>
  <w15:commentEx w15:paraId="23AF450F" w15:done="0"/>
  <w15:commentEx w15:paraId="15F919CF" w15:done="0"/>
  <w15:commentEx w15:paraId="105FC702" w15:done="0"/>
  <w15:commentEx w15:paraId="45626308" w15:done="0"/>
  <w15:commentEx w15:paraId="6A7DF26F" w15:done="0"/>
  <w15:commentEx w15:paraId="7CCA85EE" w15:done="0"/>
  <w15:commentEx w15:paraId="3644FF56" w15:done="0"/>
  <w15:commentEx w15:paraId="378F51D8" w15:done="0"/>
  <w15:commentEx w15:paraId="0E4FE94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F012A1" w14:textId="77777777" w:rsidR="00CB6EA9" w:rsidRDefault="00CB6EA9">
      <w:r>
        <w:separator/>
      </w:r>
    </w:p>
  </w:endnote>
  <w:endnote w:type="continuationSeparator" w:id="0">
    <w:p w14:paraId="09AB4253" w14:textId="77777777" w:rsidR="00CB6EA9" w:rsidRDefault="00CB6E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56F2B" w14:textId="77777777" w:rsidR="006C381B" w:rsidRDefault="006C381B" w:rsidP="009D1CF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6C381B" w:rsidRDefault="006C381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8BACD" w14:textId="77777777" w:rsidR="006C381B" w:rsidRDefault="006C381B" w:rsidP="009D1CF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1401">
      <w:rPr>
        <w:rStyle w:val="PageNumber"/>
        <w:noProof/>
      </w:rPr>
      <w:t>28</w:t>
    </w:r>
    <w:r>
      <w:rPr>
        <w:rStyle w:val="PageNumber"/>
      </w:rPr>
      <w:fldChar w:fldCharType="end"/>
    </w:r>
  </w:p>
  <w:p w14:paraId="4783BAF9" w14:textId="77777777" w:rsidR="006C381B" w:rsidRDefault="006C381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BCD1C" w14:textId="77777777" w:rsidR="00CB6EA9" w:rsidRDefault="00CB6EA9">
      <w:r>
        <w:separator/>
      </w:r>
    </w:p>
  </w:footnote>
  <w:footnote w:type="continuationSeparator" w:id="0">
    <w:p w14:paraId="68F74F2E" w14:textId="77777777" w:rsidR="00CB6EA9" w:rsidRDefault="00CB6E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730"/>
    <w:rsid w:val="00000BA7"/>
    <w:rsid w:val="000357A5"/>
    <w:rsid w:val="00054EE3"/>
    <w:rsid w:val="00072389"/>
    <w:rsid w:val="00116984"/>
    <w:rsid w:val="001D70A4"/>
    <w:rsid w:val="00212AC5"/>
    <w:rsid w:val="002371A8"/>
    <w:rsid w:val="00242F52"/>
    <w:rsid w:val="00245592"/>
    <w:rsid w:val="002D3E46"/>
    <w:rsid w:val="002F5234"/>
    <w:rsid w:val="00306ADE"/>
    <w:rsid w:val="00321401"/>
    <w:rsid w:val="00332A41"/>
    <w:rsid w:val="00353D38"/>
    <w:rsid w:val="003970AC"/>
    <w:rsid w:val="0044259C"/>
    <w:rsid w:val="004521E2"/>
    <w:rsid w:val="004853D4"/>
    <w:rsid w:val="004D176B"/>
    <w:rsid w:val="004D755B"/>
    <w:rsid w:val="004F2227"/>
    <w:rsid w:val="005433A8"/>
    <w:rsid w:val="005F6992"/>
    <w:rsid w:val="00643CC7"/>
    <w:rsid w:val="006653AE"/>
    <w:rsid w:val="00695730"/>
    <w:rsid w:val="006B2E94"/>
    <w:rsid w:val="006C381B"/>
    <w:rsid w:val="006C54A7"/>
    <w:rsid w:val="00752A5E"/>
    <w:rsid w:val="00753B7F"/>
    <w:rsid w:val="008054DC"/>
    <w:rsid w:val="00806E20"/>
    <w:rsid w:val="00827DCD"/>
    <w:rsid w:val="008313B4"/>
    <w:rsid w:val="00855046"/>
    <w:rsid w:val="00885D91"/>
    <w:rsid w:val="009130DF"/>
    <w:rsid w:val="00971DAE"/>
    <w:rsid w:val="00993D47"/>
    <w:rsid w:val="009A063B"/>
    <w:rsid w:val="009B7797"/>
    <w:rsid w:val="00A53CDE"/>
    <w:rsid w:val="00A9094C"/>
    <w:rsid w:val="00AD564B"/>
    <w:rsid w:val="00AD63B7"/>
    <w:rsid w:val="00B2487C"/>
    <w:rsid w:val="00C2020A"/>
    <w:rsid w:val="00C2777D"/>
    <w:rsid w:val="00C35587"/>
    <w:rsid w:val="00C37A2C"/>
    <w:rsid w:val="00C55EED"/>
    <w:rsid w:val="00CB6EA9"/>
    <w:rsid w:val="00D51BE9"/>
    <w:rsid w:val="00DC5993"/>
    <w:rsid w:val="00DD1F6F"/>
    <w:rsid w:val="00DF2266"/>
    <w:rsid w:val="00E03818"/>
    <w:rsid w:val="00E12846"/>
    <w:rsid w:val="00E27AE2"/>
    <w:rsid w:val="00E63F48"/>
    <w:rsid w:val="00E81DD0"/>
    <w:rsid w:val="00EA01BB"/>
    <w:rsid w:val="00EA584F"/>
    <w:rsid w:val="00EC4594"/>
    <w:rsid w:val="00ED1B9F"/>
    <w:rsid w:val="00EE0034"/>
    <w:rsid w:val="00EF7216"/>
    <w:rsid w:val="00F53E83"/>
    <w:rsid w:val="00F663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hyperlink" Target="mailto:james.santangelo37@gmail.com" TargetMode="External"/><Relationship Id="rId11" Type="http://schemas.openxmlformats.org/officeDocument/2006/relationships/hyperlink" Target="https://www.dropbox.com/sh/s25nz9fwrwj29j2/AADpYF5F3oSjzuCNI5nlbjhqa?dl=0)" TargetMode="External"/><Relationship Id="rId12" Type="http://schemas.openxmlformats.org/officeDocument/2006/relationships/hyperlink" Target="https://github.com/James-S-Santangelo/Simulating-Evolutionary-Clines-SEC-)"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1.emf"/><Relationship Id="rId16" Type="http://schemas.openxmlformats.org/officeDocument/2006/relationships/image" Target="media/image2.emf"/><Relationship Id="rId17" Type="http://schemas.openxmlformats.org/officeDocument/2006/relationships/image" Target="media/image3.emf"/><Relationship Id="rId18" Type="http://schemas.openxmlformats.org/officeDocument/2006/relationships/image" Target="media/image4.emf"/><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440E16-9121-FF41-9DDD-3B0699B24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38</Pages>
  <Words>41585</Words>
  <Characters>237038</Characters>
  <Application>Microsoft Macintosh Word</Application>
  <DocSecurity>0</DocSecurity>
  <Lines>1975</Lines>
  <Paragraphs>5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1</cp:revision>
  <dcterms:created xsi:type="dcterms:W3CDTF">2018-01-16T16:22:00Z</dcterms:created>
  <dcterms:modified xsi:type="dcterms:W3CDTF">2018-01-1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